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FDE77" w14:textId="2224D9CA" w:rsidR="00D054A0" w:rsidRPr="00625215" w:rsidRDefault="007D6063" w:rsidP="00625215">
      <w:pPr>
        <w:pStyle w:val="Heading1"/>
        <w:rPr>
          <w:color w:val="000000" w:themeColor="text1"/>
        </w:rPr>
      </w:pPr>
      <w:r w:rsidRPr="00625215">
        <w:rPr>
          <w:color w:val="000000" w:themeColor="text1"/>
        </w:rPr>
        <w:t>RESEARCH STRATEGY</w:t>
      </w:r>
      <w:r w:rsidR="002A0CFB" w:rsidRPr="00625215">
        <w:rPr>
          <w:color w:val="000000" w:themeColor="text1"/>
        </w:rPr>
        <w:t xml:space="preserve"> (</w:t>
      </w:r>
      <w:proofErr w:type="gramStart"/>
      <w:r w:rsidR="002A0CFB" w:rsidRPr="00625215">
        <w:rPr>
          <w:color w:val="000000" w:themeColor="text1"/>
        </w:rPr>
        <w:t>six page</w:t>
      </w:r>
      <w:proofErr w:type="gramEnd"/>
      <w:r w:rsidR="002A0CFB" w:rsidRPr="00625215">
        <w:rPr>
          <w:color w:val="000000" w:themeColor="text1"/>
        </w:rPr>
        <w:t xml:space="preserve"> limit)</w:t>
      </w:r>
    </w:p>
    <w:p w14:paraId="4953C568" w14:textId="26241010" w:rsidR="00D054A0" w:rsidRDefault="00D054A0" w:rsidP="00625215">
      <w:pPr>
        <w:rPr>
          <w:color w:val="000000" w:themeColor="text1"/>
        </w:rPr>
      </w:pPr>
    </w:p>
    <w:p w14:paraId="08451CD2" w14:textId="060F9913" w:rsidR="00625215" w:rsidRDefault="00870362" w:rsidP="00CB0EB9">
      <w:pPr>
        <w:pStyle w:val="Heading2"/>
      </w:pPr>
      <w:commentRangeStart w:id="0"/>
      <w:r w:rsidRPr="00CB0EB9">
        <w:t>Significance</w:t>
      </w:r>
      <w:commentRangeEnd w:id="0"/>
      <w:r w:rsidR="00B02A10" w:rsidRPr="00CB0EB9">
        <w:rPr>
          <w:rStyle w:val="CommentReference"/>
          <w:sz w:val="22"/>
          <w:szCs w:val="22"/>
        </w:rPr>
        <w:commentReference w:id="0"/>
      </w:r>
    </w:p>
    <w:p w14:paraId="7DD59705" w14:textId="77777777" w:rsidR="00AD212D" w:rsidRPr="00AD212D" w:rsidRDefault="00AD212D" w:rsidP="00AD212D"/>
    <w:p w14:paraId="614B26F0" w14:textId="775EBB51" w:rsidR="0075416E" w:rsidRPr="00625215" w:rsidRDefault="0075416E" w:rsidP="00625215">
      <w:pPr>
        <w:rPr>
          <w:color w:val="000000" w:themeColor="text1"/>
        </w:rPr>
      </w:pPr>
      <w:r w:rsidRPr="00625215">
        <w:rPr>
          <w:color w:val="000000" w:themeColor="text1"/>
        </w:rPr>
        <w:t xml:space="preserve">Explain the importance of the problem or critical barrier to progress that the proposed project addresses. </w:t>
      </w:r>
    </w:p>
    <w:p w14:paraId="21A40ED4" w14:textId="67A84B81" w:rsidR="0075416E" w:rsidRDefault="0075416E" w:rsidP="00625215">
      <w:pPr>
        <w:rPr>
          <w:color w:val="000000" w:themeColor="text1"/>
        </w:rPr>
      </w:pPr>
      <w:r w:rsidRPr="00625215">
        <w:rPr>
          <w:color w:val="000000" w:themeColor="text1"/>
        </w:rPr>
        <w:t xml:space="preserve">Explain how the proposed project will improve scientific knowledge, technical capability, and/or clinical practice in one or more broad fields. </w:t>
      </w:r>
      <w:r w:rsidR="00625215" w:rsidRPr="00625215">
        <w:rPr>
          <w:color w:val="000000" w:themeColor="text1"/>
        </w:rPr>
        <w:t xml:space="preserve"> </w:t>
      </w:r>
      <w:r w:rsidRPr="00625215">
        <w:rPr>
          <w:color w:val="000000" w:themeColor="text1"/>
        </w:rPr>
        <w:t>Describe how the concepts, methods, technologies, treatments, services, or preventativ</w:t>
      </w:r>
      <w:r w:rsidR="00625215" w:rsidRPr="00625215">
        <w:rPr>
          <w:color w:val="000000" w:themeColor="text1"/>
        </w:rPr>
        <w:t>e</w:t>
      </w:r>
    </w:p>
    <w:p w14:paraId="5B9EB517" w14:textId="77777777" w:rsidR="009576E5" w:rsidRPr="000B2BA3" w:rsidRDefault="009576E5" w:rsidP="009576E5">
      <w:pPr>
        <w:widowControl w:val="0"/>
        <w:spacing w:after="80"/>
        <w:rPr>
          <w:b/>
          <w:bCs/>
          <w:sz w:val="8"/>
          <w:szCs w:val="8"/>
        </w:rPr>
      </w:pPr>
    </w:p>
    <w:p w14:paraId="3DE4B0D5" w14:textId="0960B812" w:rsidR="009576E5" w:rsidRDefault="009576E5" w:rsidP="00625215">
      <w:pPr>
        <w:rPr>
          <w:color w:val="000000" w:themeColor="text1"/>
          <w:sz w:val="8"/>
          <w:szCs w:val="8"/>
        </w:rPr>
      </w:pPr>
    </w:p>
    <w:p w14:paraId="5E82321A" w14:textId="2BF86B16" w:rsidR="009576E5" w:rsidRPr="009576E5" w:rsidRDefault="009576E5" w:rsidP="00625215">
      <w:pPr>
        <w:rPr>
          <w:color w:val="000000" w:themeColor="text1"/>
          <w:sz w:val="8"/>
          <w:szCs w:val="8"/>
        </w:rPr>
      </w:pPr>
    </w:p>
    <w:p w14:paraId="57B561AC" w14:textId="5E02412F" w:rsidR="009576E5" w:rsidRDefault="00AD212D" w:rsidP="009576E5">
      <w:pPr>
        <w:pStyle w:val="Heading3"/>
      </w:pPr>
      <w:r>
        <w:t xml:space="preserve">A1. </w:t>
      </w:r>
      <w:r w:rsidR="009576E5" w:rsidRPr="009576E5">
        <w:t>The Burden of Depression in Coronary Artery Disease</w:t>
      </w:r>
      <w:r w:rsidR="009576E5">
        <w:t xml:space="preserve">: </w:t>
      </w:r>
      <w:r>
        <w:t>An</w:t>
      </w:r>
      <w:r w:rsidR="009576E5">
        <w:t xml:space="preserve"> Untreated Epidemic</w:t>
      </w:r>
    </w:p>
    <w:p w14:paraId="4B389702" w14:textId="5506005E" w:rsidR="004F6921" w:rsidRDefault="004F6921" w:rsidP="002C261B">
      <w:pPr>
        <w:rPr>
          <w:color w:val="000000" w:themeColor="text1"/>
        </w:rPr>
      </w:pPr>
    </w:p>
    <w:p w14:paraId="7257E159" w14:textId="17F2BAB9" w:rsidR="002C261B" w:rsidRPr="00FB3A55" w:rsidRDefault="004D7C31" w:rsidP="009576E5">
      <w:pPr>
        <w:rPr>
          <w:color w:val="000000" w:themeColor="text1"/>
        </w:rPr>
      </w:pPr>
      <w:r>
        <w:rPr>
          <w:color w:val="000000" w:themeColor="text1"/>
        </w:rPr>
        <w:t>Depression is the leading cause of disability in the world,</w:t>
      </w:r>
      <w:r>
        <w:fldChar w:fldCharType="begin" w:fldLock="1"/>
      </w:r>
      <w:r w:rsidR="00226E70">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1&lt;/sup&gt;","plainTextFormattedCitation":"1","previouslyFormattedCitation":"&lt;sup&gt;1&lt;/sup&gt;"},"properties":{"noteIndex":0},"schema":"https://github.com/citation-style-language/schema/raw/master/csl-citation.json"}</w:instrText>
      </w:r>
      <w:r>
        <w:fldChar w:fldCharType="separate"/>
      </w:r>
      <w:r w:rsidR="00226E70" w:rsidRPr="00226E70">
        <w:rPr>
          <w:noProof/>
          <w:vertAlign w:val="superscript"/>
        </w:rPr>
        <w:t>1</w:t>
      </w:r>
      <w:r>
        <w:fldChar w:fldCharType="end"/>
      </w:r>
      <w:r>
        <w:rPr>
          <w:color w:val="000000" w:themeColor="text1"/>
        </w:rPr>
        <w:t xml:space="preserve"> and CAD is the leading cause of death.</w:t>
      </w:r>
      <w:r>
        <w:fldChar w:fldCharType="begin" w:fldLock="1"/>
      </w:r>
      <w:r w:rsidR="00226E70">
        <w:instrText>ADDIN CSL_CITATION {"citationItems":[{"id":"ITEM-1","itemData":{"DOI":"10.1016/j.ijcard.2016.09.026","ISSN":"18741754","abstract":"The pattern and global burden of disease has evolved considerably over the last two decades, from primarily communicable, maternal, and perinatal causes to non-communicable disease (NCD). Cardiovascular disease (CVD) has become the single most important and largest cause of NCD deaths worldwide at over 50%. The World Health Organisation (WHO) estimates that 17.6 million people died of CVD worldwide in 2012. Proportionally, this accounts for an estimated 31.43% of global mortality, with ischaemic heart disease (IHD) accounting for approximately 7.4 million deaths, 13.2% of the total. IHD was also the greatest single cause of death in 2000, accounting for an estimated 6.0 million deaths. The global burden of CVD falls, principally, on the low and middle-income (LMI) countries, accounting for over 80% of CVD deaths. Individual populations face differing challenges and each population has unique health burdens, however, CVD remains one of the greatest health challenges both nationally and worldwide.","author":[{"dropping-particle":"","family":"McAloon","given":"Christopher J.","non-dropping-particle":"","parse-names":false,"suffix":""},{"dropping-particle":"","family":"Boylan","given":"Luke M.","non-dropping-particle":"","parse-names":false,"suffix":""},{"dropping-particle":"","family":"Hamborg","given":"Thomas","non-dropping-particle":"","parse-names":false,"suffix":""},{"dropping-particle":"","family":"Stallard","given":"Nigel","non-dropping-particle":"","parse-names":false,"suffix":""},{"dropping-particle":"","family":"Osman","given":"Faizel","non-dropping-particle":"","parse-names":false,"suffix":""},{"dropping-particle":"","family":"Lim","given":"Phang B.","non-dropping-particle":"","parse-names":false,"suffix":""},{"dropping-particle":"","family":"Hayat","given":"Sajad A.","non-dropping-particle":"","parse-names":false,"suffix":""}],"container-title":"International Journal of Cardiology","id":"ITEM-1","issued":{"date-parts":[["2016","12","1"]]},"page":"256-264","publisher":"Elsevier Ireland Ltd","title":"The changing face of cardiovascular disease 2000–2012: An analysis of the world health organisation global health estimates data","type":"article","volume":"224"},"uris":["http://www.mendeley.com/documents/?uuid=e1dff68b-e099-33df-bbc4-d00901988d98"]}],"mendeley":{"formattedCitation":"&lt;sup&gt;2&lt;/sup&gt;","plainTextFormattedCitation":"2","previouslyFormattedCitation":"&lt;sup&gt;2&lt;/sup&gt;"},"properties":{"noteIndex":0},"schema":"https://github.com/citation-style-language/schema/raw/master/csl-citation.json"}</w:instrText>
      </w:r>
      <w:r>
        <w:fldChar w:fldCharType="separate"/>
      </w:r>
      <w:r w:rsidR="00226E70" w:rsidRPr="00226E70">
        <w:rPr>
          <w:noProof/>
          <w:vertAlign w:val="superscript"/>
        </w:rPr>
        <w:t>2</w:t>
      </w:r>
      <w:r>
        <w:fldChar w:fldCharType="end"/>
      </w:r>
      <w:r>
        <w:rPr>
          <w:color w:val="000000" w:themeColor="text1"/>
        </w:rPr>
        <w:t xml:space="preserve"> </w:t>
      </w:r>
      <w:r w:rsidR="004F6921">
        <w:rPr>
          <w:color w:val="000000" w:themeColor="text1"/>
        </w:rPr>
        <w:t>Depression is estimated to occur in over 300 million people</w:t>
      </w:r>
      <w:r w:rsidR="00B06D0F">
        <w:rPr>
          <w:color w:val="000000" w:themeColor="text1"/>
        </w:rPr>
        <w:t>, which accounts for</w:t>
      </w:r>
      <w:r w:rsidR="004F6921">
        <w:rPr>
          <w:color w:val="000000" w:themeColor="text1"/>
        </w:rPr>
        <w:t xml:space="preserve"> roughly 4% of the global population</w:t>
      </w:r>
      <w:r w:rsidR="00B06D0F">
        <w:rPr>
          <w:color w:val="000000" w:themeColor="text1"/>
        </w:rPr>
        <w:t>.</w:t>
      </w:r>
      <w:r w:rsidR="004F6921">
        <w:rPr>
          <w:color w:val="000000" w:themeColor="text1"/>
        </w:rPr>
        <w:fldChar w:fldCharType="begin" w:fldLock="1"/>
      </w:r>
      <w:r w:rsidR="00226E70">
        <w:rPr>
          <w:color w:val="000000" w:themeColor="text1"/>
        </w:rPr>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1&lt;/sup&gt;","plainTextFormattedCitation":"1","previouslyFormattedCitation":"&lt;sup&gt;1&lt;/sup&gt;"},"properties":{"noteIndex":0},"schema":"https://github.com/citation-style-language/schema/raw/master/csl-citation.json"}</w:instrText>
      </w:r>
      <w:r w:rsidR="004F6921">
        <w:rPr>
          <w:color w:val="000000" w:themeColor="text1"/>
        </w:rPr>
        <w:fldChar w:fldCharType="separate"/>
      </w:r>
      <w:r w:rsidR="00226E70" w:rsidRPr="00226E70">
        <w:rPr>
          <w:noProof/>
          <w:color w:val="000000" w:themeColor="text1"/>
          <w:vertAlign w:val="superscript"/>
        </w:rPr>
        <w:t>1</w:t>
      </w:r>
      <w:r w:rsidR="004F6921">
        <w:rPr>
          <w:color w:val="000000" w:themeColor="text1"/>
        </w:rPr>
        <w:fldChar w:fldCharType="end"/>
      </w:r>
      <w:r w:rsidR="004F6921">
        <w:rPr>
          <w:color w:val="000000" w:themeColor="text1"/>
        </w:rPr>
        <w:t xml:space="preserve"> </w:t>
      </w:r>
      <w:r w:rsidR="00B06D0F">
        <w:rPr>
          <w:color w:val="000000" w:themeColor="text1"/>
        </w:rPr>
        <w:t>H</w:t>
      </w:r>
      <w:r w:rsidR="004F6921">
        <w:rPr>
          <w:color w:val="000000" w:themeColor="text1"/>
        </w:rPr>
        <w:t>owever</w:t>
      </w:r>
      <w:r w:rsidR="00B06D0F">
        <w:rPr>
          <w:color w:val="000000" w:themeColor="text1"/>
        </w:rPr>
        <w:t>,</w:t>
      </w:r>
      <w:r w:rsidR="004F6921">
        <w:rPr>
          <w:color w:val="000000" w:themeColor="text1"/>
        </w:rPr>
        <w:t xml:space="preserve"> in patients with CAD</w:t>
      </w:r>
      <w:r w:rsidR="00B06D0F">
        <w:rPr>
          <w:color w:val="000000" w:themeColor="text1"/>
        </w:rPr>
        <w:t xml:space="preserve">, the </w:t>
      </w:r>
      <w:r w:rsidR="004F6921">
        <w:rPr>
          <w:color w:val="000000" w:themeColor="text1"/>
        </w:rPr>
        <w:t>prevalence of depression is up to 20%.</w:t>
      </w:r>
      <w:r w:rsidR="004F6921">
        <w:rPr>
          <w:color w:val="000000" w:themeColor="text1"/>
        </w:rPr>
        <w:fldChar w:fldCharType="begin" w:fldLock="1"/>
      </w:r>
      <w:r w:rsidR="00226E70">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mendeley":{"formattedCitation":"&lt;sup&gt;3&lt;/sup&gt;","plainTextFormattedCitation":"3","previouslyFormattedCitation":"&lt;sup&gt;3&lt;/sup&gt;"},"properties":{"noteIndex":0},"schema":"https://github.com/citation-style-language/schema/raw/master/csl-citation.json"}</w:instrText>
      </w:r>
      <w:r w:rsidR="004F6921">
        <w:rPr>
          <w:color w:val="000000" w:themeColor="text1"/>
        </w:rPr>
        <w:fldChar w:fldCharType="separate"/>
      </w:r>
      <w:r w:rsidR="00226E70" w:rsidRPr="00226E70">
        <w:rPr>
          <w:noProof/>
          <w:color w:val="000000" w:themeColor="text1"/>
          <w:vertAlign w:val="superscript"/>
        </w:rPr>
        <w:t>3</w:t>
      </w:r>
      <w:r w:rsidR="004F6921">
        <w:rPr>
          <w:color w:val="000000" w:themeColor="text1"/>
        </w:rPr>
        <w:fldChar w:fldCharType="end"/>
      </w:r>
      <w:r w:rsidR="004F6921">
        <w:rPr>
          <w:color w:val="000000" w:themeColor="text1"/>
        </w:rPr>
        <w:t xml:space="preserve"> </w:t>
      </w:r>
      <w:r w:rsidR="00B06D0F">
        <w:rPr>
          <w:color w:val="000000" w:themeColor="text1"/>
        </w:rPr>
        <w:t>In comorbid depression and CAD, there</w:t>
      </w:r>
      <w:r>
        <w:rPr>
          <w:color w:val="000000" w:themeColor="text1"/>
        </w:rPr>
        <w:t xml:space="preserve"> is a 3-fold increase in cardiovascular</w:t>
      </w:r>
      <w:r w:rsidR="00B92927">
        <w:rPr>
          <w:color w:val="000000" w:themeColor="text1"/>
        </w:rPr>
        <w:t>,</w:t>
      </w:r>
      <w:r w:rsidR="000D6C06">
        <w:rPr>
          <w:color w:val="000000" w:themeColor="text1"/>
        </w:rPr>
        <w:fldChar w:fldCharType="begin" w:fldLock="1"/>
      </w:r>
      <w:r w:rsidR="00226E70">
        <w:rPr>
          <w:color w:val="000000" w:themeColor="text1"/>
        </w:rPr>
        <w:instrText>ADDIN CSL_CITATION {"citationItems":[{"id":"ITEM-1","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1","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4&lt;/sup&gt;","plainTextFormattedCitation":"4","previouslyFormattedCitation":"&lt;sup&gt;4&lt;/sup&gt;"},"properties":{"noteIndex":0},"schema":"https://github.com/citation-style-language/schema/raw/master/csl-citation.json"}</w:instrText>
      </w:r>
      <w:r w:rsidR="000D6C06">
        <w:rPr>
          <w:color w:val="000000" w:themeColor="text1"/>
        </w:rPr>
        <w:fldChar w:fldCharType="separate"/>
      </w:r>
      <w:r w:rsidR="00226E70" w:rsidRPr="00226E70">
        <w:rPr>
          <w:noProof/>
          <w:color w:val="000000" w:themeColor="text1"/>
          <w:vertAlign w:val="superscript"/>
        </w:rPr>
        <w:t>4</w:t>
      </w:r>
      <w:r w:rsidR="000D6C06">
        <w:rPr>
          <w:color w:val="000000" w:themeColor="text1"/>
        </w:rPr>
        <w:fldChar w:fldCharType="end"/>
      </w:r>
      <w:r>
        <w:rPr>
          <w:color w:val="000000" w:themeColor="text1"/>
        </w:rPr>
        <w:t xml:space="preserve"> </w:t>
      </w:r>
      <w:r w:rsidR="00B92927">
        <w:rPr>
          <w:color w:val="000000" w:themeColor="text1"/>
        </w:rPr>
        <w:t>h</w:t>
      </w:r>
      <w:r w:rsidR="00B06D0F">
        <w:rPr>
          <w:color w:val="000000" w:themeColor="text1"/>
        </w:rPr>
        <w:t xml:space="preserve">owever </w:t>
      </w:r>
      <w:r>
        <w:rPr>
          <w:color w:val="000000" w:themeColor="text1"/>
        </w:rPr>
        <w:t xml:space="preserve">only in the last several years has depression been </w:t>
      </w:r>
      <w:r w:rsidR="0071212F">
        <w:rPr>
          <w:color w:val="000000" w:themeColor="text1"/>
        </w:rPr>
        <w:t>recognized as an</w:t>
      </w:r>
      <w:r>
        <w:rPr>
          <w:color w:val="000000" w:themeColor="text1"/>
        </w:rPr>
        <w:t xml:space="preserve"> additional prognostic marker of mortality.</w:t>
      </w:r>
      <w:r>
        <w:rPr>
          <w:color w:val="000000" w:themeColor="text1"/>
        </w:rPr>
        <w:fldChar w:fldCharType="begin" w:fldLock="1"/>
      </w:r>
      <w:r w:rsidR="00226E70">
        <w:rPr>
          <w:color w:val="000000" w:themeColor="text1"/>
        </w:rPr>
        <w:instrText>ADDIN CSL_CITATION {"citationItems":[{"id":"ITEM-1","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1","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mendeley":{"formattedCitation":"&lt;sup&gt;5&lt;/sup&gt;","plainTextFormattedCitation":"5","previouslyFormattedCitation":"&lt;sup&gt;5&lt;/sup&gt;"},"properties":{"noteIndex":0},"schema":"https://github.com/citation-style-language/schema/raw/master/csl-citation.json"}</w:instrText>
      </w:r>
      <w:r>
        <w:rPr>
          <w:color w:val="000000" w:themeColor="text1"/>
        </w:rPr>
        <w:fldChar w:fldCharType="separate"/>
      </w:r>
      <w:r w:rsidR="00226E70" w:rsidRPr="00226E70">
        <w:rPr>
          <w:noProof/>
          <w:color w:val="000000" w:themeColor="text1"/>
          <w:vertAlign w:val="superscript"/>
        </w:rPr>
        <w:t>5</w:t>
      </w:r>
      <w:r>
        <w:rPr>
          <w:color w:val="000000" w:themeColor="text1"/>
        </w:rPr>
        <w:fldChar w:fldCharType="end"/>
      </w:r>
      <w:r w:rsidR="00B92927">
        <w:rPr>
          <w:color w:val="000000" w:themeColor="text1"/>
        </w:rPr>
        <w:t xml:space="preserve"> The rate of increased mortality in CAD with depression has remained unchanged over the past 35 years.</w:t>
      </w:r>
      <w:r w:rsidR="00B92927">
        <w:rPr>
          <w:color w:val="000000" w:themeColor="text1"/>
        </w:rPr>
        <w:fldChar w:fldCharType="begin" w:fldLock="1"/>
      </w:r>
      <w:r w:rsidR="00226E70">
        <w:rPr>
          <w:color w:val="000000" w:themeColor="text1"/>
        </w:rPr>
        <w:instrText>ADDIN CSL_CITATION {"citationItems":[{"id":"ITEM-1","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1","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4&lt;/sup&gt;","plainTextFormattedCitation":"4","previouslyFormattedCitation":"&lt;sup&gt;4&lt;/sup&gt;"},"properties":{"noteIndex":0},"schema":"https://github.com/citation-style-language/schema/raw/master/csl-citation.json"}</w:instrText>
      </w:r>
      <w:r w:rsidR="00B92927">
        <w:rPr>
          <w:color w:val="000000" w:themeColor="text1"/>
        </w:rPr>
        <w:fldChar w:fldCharType="separate"/>
      </w:r>
      <w:r w:rsidR="00226E70" w:rsidRPr="00226E70">
        <w:rPr>
          <w:noProof/>
          <w:color w:val="000000" w:themeColor="text1"/>
          <w:vertAlign w:val="superscript"/>
        </w:rPr>
        <w:t>4</w:t>
      </w:r>
      <w:r w:rsidR="00B92927">
        <w:rPr>
          <w:color w:val="000000" w:themeColor="text1"/>
        </w:rPr>
        <w:fldChar w:fldCharType="end"/>
      </w:r>
      <w:r w:rsidR="00B92927">
        <w:rPr>
          <w:color w:val="000000" w:themeColor="text1"/>
        </w:rPr>
        <w:t xml:space="preserve"> The treatment of depression  through traditional interventions, such as cognitive behavioral therapy</w:t>
      </w:r>
      <w:r w:rsidR="005B0B9D">
        <w:rPr>
          <w:color w:val="000000" w:themeColor="text1"/>
        </w:rPr>
        <w:t xml:space="preserve"> and antidepressants, has not shown an improvement in event-free survival.</w:t>
      </w:r>
      <w:r w:rsidR="005B0B9D">
        <w:rPr>
          <w:color w:val="000000" w:themeColor="text1"/>
        </w:rPr>
        <w:fldChar w:fldCharType="begin" w:fldLock="1"/>
      </w:r>
      <w:r w:rsidR="00226E70">
        <w:rPr>
          <w:color w:val="000000" w:themeColor="text1"/>
        </w:rPr>
        <w:instrText>ADDIN CSL_CITATION {"citationItems":[{"id":"ITEM-1","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1","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6&lt;/sup&gt;","plainTextFormattedCitation":"6","previouslyFormattedCitation":"&lt;sup&gt;6&lt;/sup&gt;"},"properties":{"noteIndex":0},"schema":"https://github.com/citation-style-language/schema/raw/master/csl-citation.json"}</w:instrText>
      </w:r>
      <w:r w:rsidR="005B0B9D">
        <w:rPr>
          <w:color w:val="000000" w:themeColor="text1"/>
        </w:rPr>
        <w:fldChar w:fldCharType="separate"/>
      </w:r>
      <w:r w:rsidR="00226E70" w:rsidRPr="00226E70">
        <w:rPr>
          <w:noProof/>
          <w:color w:val="000000" w:themeColor="text1"/>
          <w:vertAlign w:val="superscript"/>
        </w:rPr>
        <w:t>6</w:t>
      </w:r>
      <w:r w:rsidR="005B0B9D">
        <w:rPr>
          <w:color w:val="000000" w:themeColor="text1"/>
        </w:rPr>
        <w:fldChar w:fldCharType="end"/>
      </w:r>
      <w:r w:rsidR="005B0B9D">
        <w:rPr>
          <w:color w:val="000000" w:themeColor="text1"/>
        </w:rPr>
        <w:t xml:space="preserve"> Although the American College of Cardiology recommends depression should be routinely screened for in patients with cardiovascular disease,</w:t>
      </w:r>
      <w:r w:rsidR="005B0B9D">
        <w:rPr>
          <w:color w:val="000000" w:themeColor="text1"/>
        </w:rPr>
        <w:fldChar w:fldCharType="begin" w:fldLock="1"/>
      </w:r>
      <w:r w:rsidR="00226E70">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mendeley":{"formattedCitation":"&lt;sup&gt;3&lt;/sup&gt;","plainTextFormattedCitation":"3","previouslyFormattedCitation":"&lt;sup&gt;3&lt;/sup&gt;"},"properties":{"noteIndex":0},"schema":"https://github.com/citation-style-language/schema/raw/master/csl-citation.json"}</w:instrText>
      </w:r>
      <w:r w:rsidR="005B0B9D">
        <w:rPr>
          <w:color w:val="000000" w:themeColor="text1"/>
        </w:rPr>
        <w:fldChar w:fldCharType="separate"/>
      </w:r>
      <w:r w:rsidR="00226E70" w:rsidRPr="00226E70">
        <w:rPr>
          <w:noProof/>
          <w:color w:val="000000" w:themeColor="text1"/>
          <w:vertAlign w:val="superscript"/>
        </w:rPr>
        <w:t>3</w:t>
      </w:r>
      <w:r w:rsidR="005B0B9D">
        <w:rPr>
          <w:color w:val="000000" w:themeColor="text1"/>
        </w:rPr>
        <w:fldChar w:fldCharType="end"/>
      </w:r>
      <w:r w:rsidR="005B0B9D">
        <w:rPr>
          <w:color w:val="000000" w:themeColor="text1"/>
        </w:rPr>
        <w:t xml:space="preserve"> there has been no evidence that screening and/or treatment improves overall mortality.</w:t>
      </w:r>
      <w:r w:rsidR="005B0B9D">
        <w:rPr>
          <w:color w:val="000000" w:themeColor="text1"/>
        </w:rPr>
        <w:fldChar w:fldCharType="begin" w:fldLock="1"/>
      </w:r>
      <w:r w:rsidR="00226E70">
        <w:rPr>
          <w:color w:val="000000" w:themeColor="text1"/>
        </w:rPr>
        <w:instrText>ADDIN CSL_CITATION {"citationItems":[{"id":"ITEM-1","itemData":{"DOI":"10.1001/jamainternmed.2019.4518","ISSN":"21686106","abstract":"Importance: Patients with acute coronary syndrome (ACS) and elevated depressive symptoms are at increased risk for recurrent cardiovascular events and mortality, worse quality of life, and higher health care costs. These observational findings prompted multiple scientific panels to advise universal depression screening in survivors of ACS prior to evidence from randomized screening trials. Objective: To determine whether systematically screening for depression in survivors of ACS improves quality of life and depression compared with usual care. Design, Setting, and Participants: A 3-group multisite randomized trial enrolled 1500 patients with ACS from 4 health care systems between November 1, 2013, and March 31, 2017, with follow-up ending July 31, 2018. Patients were eligible if they had been hospitalized for ACS in the previous 2 to 12 months and had no prior history of depression. All analyses were performed on an intention-to-treat basis. Interventions: Patients with ACS were randomly assigned 1:1:1 to receive (1) systematic depression screening using the 8-item Patient Health Questionnaire, with notification of primary care clinicians and provision of centralized, patient-preference, stepped depression care for those with positive screening results (8-item Patient Health Questionnaire score ≥10; screen, notify, and treat, n = 499); (2) systematic depression screening, with notification of primary care clinicians for those with positive screening results (screen and notify, n = 501); and (3) usual care (no screening, n = 500). Main Outcomes and Measures: The primary outcome was change in quality-adjusted life-years. The secondary outcome was depression-free days. Adverse effects and mortality were assessed by patient interview and hospital records. Results: A total of 1500 patients (424 women and 1076 men; mean [SD] age, 65.9 [11.5] years) were randomized in the 18-month trial. Only 71 of 1000 eligible survivors of ACS (7.1%) had elevated 8-item Patient Health Questionnaire scores indicating depressive symptoms at screening. There were no differences in mean (SD) change in quality-adjusted life-years (screen, notify and treat, -0.06 [0.20]; screen and notify, -0.06 [0.20]; no screen, -0.06 [0.18]; P =.98) or cumulative mean (SD) depression-free days (screen, notify and treat, 343.1 [179.0] days; screen and notify, 351.3 [175.0] days; no screen, 339.0 [176.6] days; P =.63). Harms including death, bleeding, or sleep difficulties did not differ among g…","author":[{"dropping-particle":"","family":"Kronish","given":"Ian M.","non-dropping-particle":"","parse-names":false,"suffix":""},{"dropping-particle":"","family":"Moise","given":"Nathalie","non-dropping-particle":"","parse-names":false,"suffix":""},{"dropping-particle":"","family":"Cheung","given":"Ying Kuen","non-dropping-particle":"","parse-names":false,"suffix":""},{"dropping-particle":"","family":"Clarke","given":"Gregory N.","non-dropping-particle":"","parse-names":false,"suffix":""},{"dropping-particle":"","family":"Dolor","given":"Rowena J.","non-dropping-particle":"","parse-names":false,"suffix":""},{"dropping-particle":"","family":"Duer-Hefele","given":"Joan","non-dropping-particle":"","parse-names":false,"suffix":""},{"dropping-particle":"","family":"Margolis","given":"Karen L.","non-dropping-particle":"","parse-names":false,"suffix":""},{"dropping-particle":"","family":"St Onge","given":"Tara","non-dropping-particle":"","parse-names":false,"suffix":""},{"dropping-particle":"","family":"Parsons","given":"Faith","non-dropping-particle":"","parse-names":false,"suffix":""},{"dropping-particle":"","family":"Retuerto","given":"Jessica","non-dropping-particle":"","parse-names":false,"suffix":""},{"dropping-particle":"","family":"Thanataveerat","given":"Anusorn","non-dropping-particle":"","parse-names":false,"suffix":""},{"dropping-particle":"","family":"Davidson","given":"Karina W.","non-dropping-particle":"","parse-names":false,"suffix":""}],"container-title":"JAMA Internal Medicine","id":"ITEM-1","issued":{"date-parts":[["2019"]]},"publisher":"American Medical Association","title":"Effect of Depression Screening after Acute Coronary Syndromes on Quality of Life: The CODIACS-QoL Randomized Clinical Trial","type":"article-journal"},"uris":["http://www.mendeley.com/documents/?uuid=768d2d02-985e-3d54-8d97-5032eb8428aa"]}],"mendeley":{"formattedCitation":"&lt;sup&gt;7&lt;/sup&gt;","plainTextFormattedCitation":"7","previouslyFormattedCitation":"&lt;sup&gt;7&lt;/sup&gt;"},"properties":{"noteIndex":0},"schema":"https://github.com/citation-style-language/schema/raw/master/csl-citation.json"}</w:instrText>
      </w:r>
      <w:r w:rsidR="005B0B9D">
        <w:rPr>
          <w:color w:val="000000" w:themeColor="text1"/>
        </w:rPr>
        <w:fldChar w:fldCharType="separate"/>
      </w:r>
      <w:r w:rsidR="00226E70" w:rsidRPr="00226E70">
        <w:rPr>
          <w:noProof/>
          <w:color w:val="000000" w:themeColor="text1"/>
          <w:vertAlign w:val="superscript"/>
        </w:rPr>
        <w:t>7</w:t>
      </w:r>
      <w:r w:rsidR="005B0B9D">
        <w:rPr>
          <w:color w:val="000000" w:themeColor="text1"/>
        </w:rPr>
        <w:fldChar w:fldCharType="end"/>
      </w:r>
      <w:r w:rsidR="005B0B9D">
        <w:rPr>
          <w:color w:val="000000" w:themeColor="text1"/>
        </w:rPr>
        <w:t xml:space="preserve"> There is a critical knowledge gap in the understanding of the mechanisms underlying depression and CAD,</w:t>
      </w:r>
      <w:r w:rsidR="005B0B9D">
        <w:rPr>
          <w:color w:val="000000" w:themeColor="text1"/>
        </w:rPr>
        <w:fldChar w:fldCharType="begin" w:fldLock="1"/>
      </w:r>
      <w:r w:rsidR="00226E70">
        <w:rPr>
          <w:color w:val="000000" w:themeColor="text1"/>
        </w:rPr>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8&lt;/sup&gt;","plainTextFormattedCitation":"8","previouslyFormattedCitation":"&lt;sup&gt;8&lt;/sup&gt;"},"properties":{"noteIndex":0},"schema":"https://github.com/citation-style-language/schema/raw/master/csl-citation.json"}</w:instrText>
      </w:r>
      <w:r w:rsidR="005B0B9D">
        <w:rPr>
          <w:color w:val="000000" w:themeColor="text1"/>
        </w:rPr>
        <w:fldChar w:fldCharType="separate"/>
      </w:r>
      <w:r w:rsidR="00226E70" w:rsidRPr="00226E70">
        <w:rPr>
          <w:noProof/>
          <w:color w:val="000000" w:themeColor="text1"/>
          <w:vertAlign w:val="superscript"/>
        </w:rPr>
        <w:t>8</w:t>
      </w:r>
      <w:r w:rsidR="005B0B9D">
        <w:rPr>
          <w:color w:val="000000" w:themeColor="text1"/>
        </w:rPr>
        <w:fldChar w:fldCharType="end"/>
      </w:r>
      <w:r w:rsidR="005B0B9D">
        <w:rPr>
          <w:color w:val="000000" w:themeColor="text1"/>
        </w:rPr>
        <w:t xml:space="preserve"> which limit the potential targets for therapy that can actually decrease mortality. </w:t>
      </w:r>
    </w:p>
    <w:p w14:paraId="578E61DF" w14:textId="77777777" w:rsidR="002C261B" w:rsidRDefault="002C261B" w:rsidP="009576E5"/>
    <w:p w14:paraId="5D415ECE" w14:textId="17E50C7B" w:rsidR="009576E5" w:rsidRDefault="00AD212D" w:rsidP="009576E5">
      <w:pPr>
        <w:pStyle w:val="Heading3"/>
      </w:pPr>
      <w:r>
        <w:t xml:space="preserve">A2. </w:t>
      </w:r>
      <w:r w:rsidR="009576E5">
        <w:t>Understanding the Mechanisms of Depression and Increased Mortality in Coronary Artery Disease</w:t>
      </w:r>
    </w:p>
    <w:p w14:paraId="3B7E655B" w14:textId="67BED3BD" w:rsidR="009576E5" w:rsidRDefault="009576E5" w:rsidP="009576E5"/>
    <w:p w14:paraId="31960D91" w14:textId="77777777" w:rsidR="00206172" w:rsidRDefault="00E512C7" w:rsidP="00FB3A55">
      <w:pPr>
        <w:widowControl w:val="0"/>
        <w:spacing w:after="80"/>
      </w:pPr>
      <w:r>
        <w:t>The pathogenesis of increased mortality in CAD and depression is not fully understood.</w:t>
      </w:r>
      <w:r>
        <w:fldChar w:fldCharType="begin" w:fldLock="1"/>
      </w:r>
      <w:r w:rsidR="00206172">
        <w:instrText>ADDIN CSL_CITATION {"citationItems":[{"id":"ITEM-1","itemData":{"DOI":"10.1093/eurheartj/eht462","ISSN":"15229645","PMID":"24282187","abstract":"Cardiovascular disease (CVD) and depression are common. Patients with CVD have more depression than the general population. Persons with depression are more likely to eventually develop CVD and also have a higher mortality rate than the general population. Patients with CVD, who are also depressed, have a worse outcome than those patients who are not depressed. There is a graded relationship: the more severe the depression, the higher the subsequent risk of mortality and other cardiovascular events. It is possible that depression is only a marker for more severe CVD which so far cannot be detected using our currently available investigations. However, given the increased prevalence of depression in patients with CVD, a causal relationship with either CVD causing more depression or depression causing more CVD and a worse prognosis for CVD is probable. There are many possible pathogenetic mechanisms that have been described, which are plausible and that might well be important. However, whether or not there is a causal relationship, depression is the main driver of quality of life and requires prevention, detection, and management in its own right. Depression after an acute cardiac event is commonly an adjustment disorder than can improve spontaneously with comprehensive cardiac management. Additional management strategies for depressed cardiac patients include cardiac rehabilitation and exercise programmes, general support, cognitive behavioural therapy, antidepressant medication, combined approaches, and probably disease management programmes. © The Author 2013.","author":[{"dropping-particle":"","family":"Hare","given":"David L","non-dropping-particle":"","parse-names":false,"suffix":""},{"dropping-particle":"","family":"Toukhsati","given":"Samia R","non-dropping-particle":"","parse-names":false,"suffix":""},{"dropping-particle":"","family":"Johansson","given":"Peter","non-dropping-particle":"","parse-names":false,"suffix":""},{"dropping-particle":"","family":"Jaarsma","given":"Tiny","non-dropping-particle":"","parse-names":false,"suffix":""}],"container-title":"European Heart Journal","id":"ITEM-1","issue":"21","issued":{"date-parts":[["2014","6","1"]]},"page":"1365-1372","title":"Depression and cardiovascular disease: A clinical review","type":"article-journal","volume":"35"},"uris":["http://www.mendeley.com/documents/?uuid=19fb3bbd-a344-38a4-9204-973f0e6b1685"]}],"mendeley":{"formattedCitation":"&lt;sup&gt;9&lt;/sup&gt;","plainTextFormattedCitation":"9","previouslyFormattedCitation":"&lt;sup&gt;9&lt;/sup&gt;"},"properties":{"noteIndex":0},"schema":"https://github.com/citation-style-language/schema/raw/master/csl-citation.json"}</w:instrText>
      </w:r>
      <w:r>
        <w:fldChar w:fldCharType="separate"/>
      </w:r>
      <w:r w:rsidRPr="00E512C7">
        <w:rPr>
          <w:noProof/>
          <w:vertAlign w:val="superscript"/>
        </w:rPr>
        <w:t>9</w:t>
      </w:r>
      <w:r>
        <w:fldChar w:fldCharType="end"/>
      </w:r>
      <w:r>
        <w:t xml:space="preserve"> </w:t>
      </w:r>
    </w:p>
    <w:p w14:paraId="7FB02E0A" w14:textId="77777777" w:rsidR="00206172" w:rsidRDefault="00206172" w:rsidP="00FB3A55">
      <w:pPr>
        <w:widowControl w:val="0"/>
        <w:spacing w:after="80"/>
      </w:pPr>
    </w:p>
    <w:p w14:paraId="6C4FF0D1" w14:textId="65035FD3" w:rsidR="00E512C7" w:rsidRDefault="00206172" w:rsidP="00FB3A55">
      <w:pPr>
        <w:widowControl w:val="0"/>
        <w:spacing w:after="80"/>
      </w:pPr>
      <w:r>
        <w:t>Recent literature suggests that increased mortality may be confined to patients with untreated depression,</w:t>
      </w:r>
      <w:r>
        <w:fldChar w:fldCharType="begin" w:fldLock="1"/>
      </w:r>
      <w:r>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mendeley":{"formattedCitation":"&lt;sup&gt;10&lt;/sup&gt;","plainTextFormattedCitation":"10","previouslyFormattedCitation":"&lt;sup&gt;10&lt;/sup&gt;"},"properties":{"noteIndex":0},"schema":"https://github.com/citation-style-language/schema/raw/master/csl-citation.json"}</w:instrText>
      </w:r>
      <w:r>
        <w:fldChar w:fldCharType="separate"/>
      </w:r>
      <w:r w:rsidRPr="00206172">
        <w:rPr>
          <w:noProof/>
          <w:vertAlign w:val="superscript"/>
        </w:rPr>
        <w:t>10</w:t>
      </w:r>
      <w:r>
        <w:fldChar w:fldCharType="end"/>
      </w:r>
      <w:r>
        <w:t xml:space="preserve"> but only somatic depressive symptom burden leads to increased mortality.</w:t>
      </w:r>
      <w:r>
        <w:fldChar w:fldCharType="begin" w:fldLock="1"/>
      </w:r>
      <w:r>
        <w:instrText>ADDIN CSL_CITATION {"citationItems":[{"id":"ITEM-1","itemData":{"DOI":"10.1161/CIRCOUTCOMES.109.868588","ISSN":"19417713","PMID":"20031858","abstract":"Background-Among patients with acute myocardial infarction (AMI), depression is both common and underrecognized. The association of different manifestations of depression, somatic and cognitive, with depression recognition and long-term prognosis is poorly understood. Methods and Results-Depression was confirmed in 481 AMI patients enrolled from 21 sites during their index hospitalization with a Patient Health Questionnaire (PHQ-9) score ≥10. Within the PHQ-9, separate somatic and cognitive symptom scores were derived, and the independent association between these domains and the clinical recognition of depression, as documented in the medical records, was evaluated. In a separate multisite AMI registry of 2347 patients, the association between somatic and cognitive depressive symptoms and 4-year all-cause mortality and 1-year all-cause rehospitalization was evaluated. Depression was clinically recognized in 29% (n=140) of patients. Cognitive depressive symptoms (relative risk per SD increase, 1.14; 95% CI, 1.03 to 1.26; P≥0.01) were independently associated with depression recognition, whereas the association for somatic symptoms and recognition (relative risk, 1.04; 95% CI, 0.87 to 1.26; P=0.66) was not significant. However, unadjusted Cox regression analyses found that only somatic depressive symptoms were associated with 4-year mortality (hazard ratio [HR] per SD increase, 1.22; 95% CI, 1.08 to 1.39) or 1-year rehospitalization (HR, 1.22; 95% CI, 1.11 to 1.33), whereas cognitive manifestations were not (HR for mortality, 1.01; 95% CI, 0.89 to 1.14; HR for rehospitalization, 1.01; 95% CI, 0.93 to 1.11). After multivariable adjustment, the association between somatic symptoms and rehospitalization persisted (HR, 1.16; 95% CI, 1.06 to 1.27; P=0.01) but was attenuated for mortality (HR, 1.07; 95% CI, 0.94 to 1.21; P=0.30). Conclusions-Depression after AMI was recognized in fewer than 1 in 3 patients. Although cognitive symptoms were associated with recognition of depression, somatic symptoms were associa ed with long-term outcomes. Comprehensive screening and treatment of both somatic and cognitive symptoms may be necessary to optimize depression recognition and treatment in AMI patients. (Circ Cardiovasc Qual Outcomes. 2009;2:328-337.) © 2009 American Heart Association, Inc.","author":[{"dropping-particle":"","family":"Smolderen","given":"Kim G","non-dropping-particle":"","parse-names":false,"suffix":""},{"dropping-particle":"","family":"Spertus","given":"John A","non-dropping-particle":"","parse-names":false,"suffix":""},{"dropping-particle":"","family":"Reid","given":"Kimberly J","non-dropping-particle":"","parse-names":false,"suffix":""},{"dropping-particle":"","family":"Buchanan","given":"Donna M","non-dropping-particle":"","parse-names":false,"suffix":""},{"dropping-particle":"","family":"Krumholz","given":"Harlan M","non-dropping-particle":"","parse-names":false,"suffix":""},{"dropping-particle":"","family":"Denollet","given":"Johan","non-dropping-particle":"","parse-names":false,"suffix":""},{"dropping-particle":"","family":"Vaccarino","given":"Viola","non-dropping-particle":"","parse-names":false,"suffix":""},{"dropping-particle":"","family":"Chan","given":"Paul S","non-dropping-particle":"","parse-names":false,"suffix":""}],"container-title":"Circulation: Cardiovascular Quality and Outcomes","id":"ITEM-1","issue":"4","issued":{"date-parts":[["2009","7"]]},"page":"328-337","publisher":"NIH Public Access","title":"The association of cognitive and somatic depressive symptoms with depression recognition and outcomes after myocardial infarction","type":"article-journal","volume":"2"},"uris":["http://www.mendeley.com/documents/?uuid=09015828-b9bc-4cb4-8c3e-71db99e1ba2f"]}],"mendeley":{"formattedCitation":"&lt;sup&gt;11&lt;/sup&gt;","plainTextFormattedCitation":"11"},"properties":{"noteIndex":0},"schema":"https://github.com/citation-style-language/schema/raw/master/csl-citation.json"}</w:instrText>
      </w:r>
      <w:r>
        <w:fldChar w:fldCharType="separate"/>
      </w:r>
      <w:r w:rsidRPr="00206172">
        <w:rPr>
          <w:noProof/>
          <w:vertAlign w:val="superscript"/>
        </w:rPr>
        <w:t>11</w:t>
      </w:r>
      <w:r>
        <w:fldChar w:fldCharType="end"/>
      </w:r>
      <w:r>
        <w:t xml:space="preserve"> In a manuscript under review, we found that somatic depressive symptoms were strongly associated with persistent autonomic dysfunction. Dr. Vaccarino and Dr. Shah have shown that depressive symptoms </w:t>
      </w:r>
      <w:bookmarkStart w:id="1" w:name="_GoBack"/>
      <w:bookmarkEnd w:id="1"/>
    </w:p>
    <w:p w14:paraId="2AE99927" w14:textId="77777777" w:rsidR="00E512C7" w:rsidRDefault="00E512C7" w:rsidP="00FB3A55">
      <w:pPr>
        <w:widowControl w:val="0"/>
        <w:spacing w:after="80"/>
      </w:pPr>
    </w:p>
    <w:p w14:paraId="26193278" w14:textId="248AA268" w:rsidR="00226E70" w:rsidRDefault="00226E70" w:rsidP="00FB3A55">
      <w:pPr>
        <w:widowControl w:val="0"/>
        <w:spacing w:after="80"/>
      </w:pPr>
      <w:r>
        <w:t>The ANS is a common mechanistic pathway in both depression and CAD.</w:t>
      </w:r>
      <w:r w:rsidR="00E512C7">
        <w:fldChar w:fldCharType="begin" w:fldLock="1"/>
      </w:r>
      <w:r w:rsidR="00206172">
        <w:instrText>ADDIN CSL_CITATION {"citationItems":[{"id":"ITEM-1","itemData":{"DOI":"10.1097/01.psy.0000162254.61556.d5","ISBN":"1534-7796 (Electronic)\\r1534-7796 (Linking)","ISSN":"00333174","PMID":"15953797","abstract":"Depression is a risk factor for medical morbidity and mortality in patients with coronary heart disease (CHD). Dysregulation of the autonomic nervous system (ANS) may explain why depressed patients are at increased risk. Studies of medically well, depressed psychiatric patients have found elevated levels of plasma catecholamines and other markers of altered ANS function compared with controls. Studies of depressed patients with CHD have also uncovered evidence of ANS dysfunction, including elevated heart rate, low heart rate variability, exaggerated heart rate responses to physical stressors, high variability in ventricular repolarization, and low baroreceptor sensitivity. All of these indicators of ANS dysfunction have been associated with increased risks of mortality and cardiac morbidity in patients with CHD. Further research is needed to determine whether ANS dysfunction mediates the effects of depression on the course and outcome of CHD, and to develop clinical interventions that improve cardiovascular autonomic regulation while relieving depression in patients with CHD.","author":[{"dropping-particle":"","family":"Carney","given":"Robert M.","non-dropping-particle":"","parse-names":false,"suffix":""},{"dropping-particle":"","family":"Freedland","given":"Kenneth E.","non-dropping-particle":"","parse-names":false,"suffix":""},{"dropping-particle":"","family":"Veith","given":"Richard C.","non-dropping-particle":"","parse-names":false,"suffix":""}],"container-title":"Psychosomatic Medicine","id":"ITEM-1","issue":"SUPPL. 1","issued":{"date-parts":[["2005","5"]]},"page":"S29-S33","title":"Depression, the autonomic nervous system, and coronary heart disease","type":"article","volume":"67"},"uris":["http://www.mendeley.com/documents/?uuid=270731d4-6af5-421c-b6b3-7a669671ede2"]}],"mendeley":{"formattedCitation":"&lt;sup&gt;12&lt;/sup&gt;","plainTextFormattedCitation":"12","previouslyFormattedCitation":"&lt;sup&gt;11&lt;/sup&gt;"},"properties":{"noteIndex":0},"schema":"https://github.com/citation-style-language/schema/raw/master/csl-citation.json"}</w:instrText>
      </w:r>
      <w:r w:rsidR="00E512C7">
        <w:fldChar w:fldCharType="separate"/>
      </w:r>
      <w:r w:rsidR="00206172" w:rsidRPr="00206172">
        <w:rPr>
          <w:noProof/>
          <w:vertAlign w:val="superscript"/>
        </w:rPr>
        <w:t>12</w:t>
      </w:r>
      <w:r w:rsidR="00E512C7">
        <w:fldChar w:fldCharType="end"/>
      </w:r>
      <w:r>
        <w:t xml:space="preserve"> Current treatment strategies do not specifically target ANS dysfunction in comorbid depression and CAD, however this is a promising area of research as strong biological pathways exist.</w:t>
      </w:r>
      <w:r>
        <w:fldChar w:fldCharType="begin" w:fldLock="1"/>
      </w:r>
      <w:r w:rsidR="00206172">
        <w:instrText>ADDIN CSL_CITATION {"citationItems":[{"id":"ITEM-1","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1","issued":{"date-parts":[["2017"]]},"page":"277-286","title":"Depression and cardiovascular disease: Epidemiological evidence on their linking mechanisms","type":"article","volume":"74"},"uris":["http://www.mendeley.com/documents/?uuid=7cc341e0-9b7f-424c-9990-2eeadf216aff"]}],"mendeley":{"formattedCitation":"&lt;sup&gt;13&lt;/sup&gt;","plainTextFormattedCitation":"13","previouslyFormattedCitation":"&lt;sup&gt;12&lt;/sup&gt;"},"properties":{"noteIndex":0},"schema":"https://github.com/citation-style-language/schema/raw/master/csl-citation.json"}</w:instrText>
      </w:r>
      <w:r>
        <w:fldChar w:fldCharType="separate"/>
      </w:r>
      <w:r w:rsidR="00206172" w:rsidRPr="00206172">
        <w:rPr>
          <w:noProof/>
          <w:vertAlign w:val="superscript"/>
        </w:rPr>
        <w:t>13</w:t>
      </w:r>
      <w:r>
        <w:fldChar w:fldCharType="end"/>
      </w:r>
      <w:r>
        <w:t xml:space="preserve"> The vagal nerve is known to be protective against ventricular fibrillation,</w:t>
      </w:r>
      <w:r>
        <w:fldChar w:fldCharType="begin" w:fldLock="1"/>
      </w:r>
      <w:r w:rsidR="00206172">
        <w:instrText>ADDIN CSL_CITATION {"citationItems":[{"id":"ITEM-1","itemData":{"DOI":"10.1161/01.CIR.60.7.1593","ISSN":"0009-7322","abstract":"With the development of coronary care units in the 1960s, attitudes toward sudden cardiac death (SCD) began to change as physicians learned that cardiac arrest was reversible. The problem of SCD has two aspects an acute, precipitating factor and a chronic predisposition to electrical instability of the myocardium. Resolution of the problem requires identification and protection of the potential victim. Ven-tricular premature complexes (VPCs) have been related to the development of serious arrhythmias and early death, but the mere presence of VPCs does not discriminate risk of subsequent fatality. VPCs should be graded according to frequency, persistence, multiformity, repetitive pattern and degree of prematurity. Provocation of repetitive extrasystoles by R-on-T pacing may indicate the presence of a reduced threshold for ventricular fibrillation (VF). Prophylactic antiarrhythmic therapy may help protect patients resuscitated from VF against recurrent cardiac arrest. Neuropharmacologic factors perhaps affecting central nervous system sympathetic activity can alter cardiac vulnerability and may protect against VF. Findings in dogs indicate that psychologic stress can reduce the cardiac threshold for VF. If psychologic factors predispose to ventricular arrhythmias by increasing the level of sympathetic tone, lessening neural sympathetic activity should reduce the incidence of SCD. SUDDEN CARDIAC DEATH (SCD) is one of the major challenges to contemporary cardiology. Its sheer magnitude demands attention, claiming over 400 thousand lives annually, or about 60% of all coronary heart disease fatalities. The problem of sudden death has been recognized since the beginning of recorded history, yet before the 1960s, SCD received scant attention from clinical and research communities. In part this related to the prevailing perception that SCD was the ultimate expression of severe, far-advanced and irreversible coronary athero-sclerosis. Since the SCD was unexpected and struck down the seemingly healthy subject outside the hospital , the physician deemed it an act of fate before which he or she was largely helpless. As is often true in science, new methodologies not only usher in new content, but also mold new attitudes. In the case of SCD it was the burgeoning coronary care units (CCU) of the 1960s that stimulated a new direction. CCU experience largely dispelled the sense of futility, for it became rapidly evident that cardiac arrest was reversible. Patients promp…","author":[{"dropping-particle":"","family":"Lown","given":"Bernard","non-dropping-particle":"","parse-names":false,"suffix":""}],"container-title":"Circulation","id":"ITEM-1","issue":"7","issued":{"date-parts":[["1979","12"]]},"page":"1593-1599","title":"Sudden cardiac death -- 1978.","type":"article-journal","volume":"60"},"uris":["http://www.mendeley.com/documents/?uuid=0b665cb2-df9a-42ca-9327-133de92bf5ab"]}],"mendeley":{"formattedCitation":"&lt;sup&gt;14&lt;/sup&gt;","plainTextFormattedCitation":"14","previouslyFormattedCitation":"&lt;sup&gt;13&lt;/sup&gt;"},"properties":{"noteIndex":0},"schema":"https://github.com/citation-style-language/schema/raw/master/csl-citation.json"}</w:instrText>
      </w:r>
      <w:r>
        <w:fldChar w:fldCharType="separate"/>
      </w:r>
      <w:r w:rsidR="00206172" w:rsidRPr="00206172">
        <w:rPr>
          <w:noProof/>
          <w:vertAlign w:val="superscript"/>
        </w:rPr>
        <w:t>14</w:t>
      </w:r>
      <w:r>
        <w:fldChar w:fldCharType="end"/>
      </w:r>
      <w:r>
        <w:t xml:space="preserve"> and vagal nerve stimulation has been shown to relieve angina pectoris and cardiac arrhythmias.</w:t>
      </w:r>
      <w:r>
        <w:fldChar w:fldCharType="begin" w:fldLock="1"/>
      </w:r>
      <w:r w:rsidR="00206172">
        <w:instrText>ADDIN CSL_CITATION {"citationItems":[{"id":"ITEM-1","itemData":{"DOI":"10.1016/S1566-0702(01)00227-2","ISSN":"15660702","abstract":"We tested the hypotheses that (1) progression of coronary artery disease (CAD) increases sympathetic inflow to the heart, thus impairing cardiac blood supply, and (2) reduced sympathetic tone improves cardiac microcirculation and ameliorates severity of anginal symptoms. Electrical irritation of the nerve auricularis-a sensitive ramus of the vagus nerve-provides a central sympatholytic action. Using this technique, we studied the effects of vagal neurostimulation (VNS) on hemodynamics, the content of atrial noradrenergic nerves and the microcirculatory bed of CAD patients. VNS was performed in the preoperative period of CAD patients with severe angina pectoris. The comparison groups consisted of untreated patients with CAD or Wolff-Parkinson-White syndrome. Atrial tissue of patients with this syndrome (n=6); with effort angina (n=14); with angina at rest (n=10); and with severe angina treated with VNS (n=8) contained the following volume percentages of noradrenergic nerves: 1.7±0.1%, 1.3±0.3%, 0.5±0.1% (p&lt;0.05 vs. the other groups) and 1.3±0.2%, respectively. In these groups, cardiac microcirculatory vessels (diameter, 10-20 μm) had the following densities: 2.7±0.2%, 3.4±0.2%, 2.0±0.4% (p&lt;0.05 vs. the other groups) and 3.3±0.3%, respectively. VNS treatment abolished angina at rest, decreased heart rate and blood pressure. It improved left ventricular ejection fraction from 50±1.5% to 58±1.0% (p&lt;0.05), also changing left ventricular diastolic filling. The ratio of time velocity integrals of the early (Ei) to late (Ai) waves increased from 1.07±0.12 to 1.65±0.17 after VNS (p&lt;0.05). In electrocardiograms of VNS-treated patients, QRS- and QT-duration were shortened, the PQ-interval did not change, but T-wave configuration improved. In the postoperative period, heart failure occurred in 90% of the control group, vs. 12% in patients treated with VNS (p&lt;0.05). We conclude that CAD is characterized by overactivity of sympathetic cardiac tone. Vagal stimulation reduced sympathetic inflow to the heart, seemingly via an inhibition of norepinephrine release from sympathetic nerves. VNS' sympatholytic/vagotonic action dilated cardiac microcirculatory vessels and improved left ventricular contractility in patients with severe CAD. Copyright © 2001 Elsevier Science B.V.","author":[{"dropping-particle":"V.","family":"Zamotrinsky","given":"A.","non-dropping-particle":"","parse-names":false,"suffix":""},{"dropping-particle":"","family":"Kondratiev","given":"B.","non-dropping-particle":"","parse-names":false,"suffix":""},{"dropping-particle":"","family":"Jong","given":"J. W.","non-dropping-particle":"De","parse-names":false,"suffix":""}],"container-title":"Autonomic Neuroscience: Basic and Clinical","id":"ITEM-1","issue":"1-2","issued":{"date-parts":[["2001","4","12"]]},"page":"109-116","title":"Vagal neurostimulation in patients with coronary artery disease","type":"article-journal","volume":"88"},"uris":["http://www.mendeley.com/documents/?uuid=7e188c4b-f884-3678-a710-61b7dd1181eb"]},{"id":"ITEM-2","itemData":{"DOI":"10.1007/s10741-010-9178-2","ISSN":"13824147","abstract":"Enhancing vagal tone by delivering electrical stimulation to the vagal nerves (VNS) is emerging as a promising novel therapy in heart failure. In addition, VNS is already an FDA-approved therapy for refractory epilepsy and depression. Besides its well-known negative chronotropic, inotropic, and dromotropic effects, VNS has profound effects on cardiac electrophysiology and arrhythmogenesis. This review summarizes current knowledge about the complex relationship between VNS and cardiac arrhythmias. Specifically, the focus is on VNS capability to become a therapeutic strategy along with important electrophysiological alterations that may constitute a potential arrhythmogenic substrate and become a clinical concern. © 2010 Springer Science+Business Media, LLC.","author":[{"dropping-particle":"","family":"Zhang","given":"Youhua","non-dropping-particle":"","parse-names":false,"suffix":""},{"dropping-particle":"","family":"Mazgalev","given":"Todor N.","non-dropping-particle":"","parse-names":false,"suffix":""}],"container-title":"Heart Failure Reviews","id":"ITEM-2","issue":"2","issued":{"date-parts":[["2011","3"]]},"page":"147-161","title":"Arrhythmias and vagus nerve stimulation","type":"article-journal","volume":"16"},"uris":["http://www.mendeley.com/documents/?uuid=335d96e3-8f45-3407-9bb7-e04f773ea331"]}],"mendeley":{"formattedCitation":"&lt;sup&gt;15,16&lt;/sup&gt;","plainTextFormattedCitation":"15,16","previouslyFormattedCitation":"&lt;sup&gt;14,15&lt;/sup&gt;"},"properties":{"noteIndex":0},"schema":"https://github.com/citation-style-language/schema/raw/master/csl-citation.json"}</w:instrText>
      </w:r>
      <w:r>
        <w:fldChar w:fldCharType="separate"/>
      </w:r>
      <w:r w:rsidR="00206172" w:rsidRPr="00206172">
        <w:rPr>
          <w:noProof/>
          <w:vertAlign w:val="superscript"/>
        </w:rPr>
        <w:t>15,16</w:t>
      </w:r>
      <w:r>
        <w:fldChar w:fldCharType="end"/>
      </w:r>
      <w:r>
        <w:t xml:space="preserve"> </w:t>
      </w:r>
      <w:r>
        <w:t>Vagal nerve stimulation is also effective in treatment-resistant depression.</w:t>
      </w:r>
      <w:r>
        <w:fldChar w:fldCharType="begin" w:fldLock="1"/>
      </w:r>
      <w:r w:rsidR="00206172">
        <w:instrText>ADDIN CSL_CITATION {"citationItems":[{"id":"ITEM-1","itemData":{"DOI":"10.1007/s13311-017-0537-8","ISSN":"18787479","abstract":"Major depressive disorder (MDD) is prevalent. Although standards antidepressants are more effective than placebo, up to 35% of patients do not respond to 4 or more conventional treatments and are considered to have treatment-resistant depression (TRD). Considerable effort has been devoted to trying to find effective treatments for TRD. This review focuses on vagus nerve stimulation (VNS), approved for TRD in 2005 by the Food and Drugs Administration. Stimulation is carried by bipolar electrodes on the left cervical vagus nerve, which are attached to an implanted stimulator generator. The vagus bundle contains about 80% of afferent fibers terminating in the medulla, from which there are projections to many areas of brain, including the limbic forebrain. Various types of brain imaging studies reveal widespread functional effects in brain after either acute or chronic VNS. Although more randomized control trials of VNS need to be carried out before a definitive conclusion can be reached about its efficacy, the results of open studies, carried out over period of 1 to 2 years, show much more efficacy when compared with results from treatment as usual studies. There is an increase in clinical response to VNS between 3 and 12 months, which is quite different from that seen with standard antidepressant treatment of MDD. Preclinically, VNS affects many of the same brain areas, neurotransmitters (serotonin, norepinephrine) and signal transduction mechanisms (brain-derived neurotrophic factor–tropomyosin receptor kinase B) as those found with traditional antidepressants. Nevertheless, the mechanisms by which VNS benefits patients nonresponsive to conventional antidepressants is unclear, with further research needed to clarify this.","author":[{"dropping-particle":"","family":"Carreno","given":"Flavia R.","non-dropping-particle":"","parse-names":false,"suffix":""},{"dropping-particle":"","family":"Frazer","given":"Alan","non-dropping-particle":"","parse-names":false,"suffix":""}],"container-title":"Neurotherapeutics","id":"ITEM-1","issue":"3","issued":{"date-parts":[["2017","7","1"]]},"page":"716-727","publisher":"Springer New York LLC","title":"Vagal Nerve Stimulation for Treatment-Resistant Depression","type":"article","volume":"14"},"uris":["http://www.mendeley.com/documents/?uuid=20cbbd1f-ea8d-3c24-b503-335cbec56e65"]}],"mendeley":{"formattedCitation":"&lt;sup&gt;17&lt;/sup&gt;","plainTextFormattedCitation":"17","previouslyFormattedCitation":"&lt;sup&gt;16&lt;/sup&gt;"},"properties":{"noteIndex":0},"schema":"https://github.com/citation-style-language/schema/raw/master/csl-citation.json"}</w:instrText>
      </w:r>
      <w:r>
        <w:fldChar w:fldCharType="separate"/>
      </w:r>
      <w:r w:rsidR="00206172" w:rsidRPr="00206172">
        <w:rPr>
          <w:noProof/>
          <w:vertAlign w:val="superscript"/>
        </w:rPr>
        <w:t>17</w:t>
      </w:r>
      <w:r>
        <w:fldChar w:fldCharType="end"/>
      </w:r>
      <w:r>
        <w:t xml:space="preserve"> </w:t>
      </w:r>
      <w:r>
        <w:t xml:space="preserve">The ANS is thus of physiological importance in both diseases, and ANS dysfunction may be a shared </w:t>
      </w:r>
      <w:r w:rsidR="00E512C7">
        <w:t xml:space="preserve">target for intervention. </w:t>
      </w:r>
    </w:p>
    <w:p w14:paraId="183AC33C" w14:textId="21609490" w:rsidR="00E512C7" w:rsidRDefault="00E512C7" w:rsidP="00FB3A55">
      <w:pPr>
        <w:widowControl w:val="0"/>
        <w:spacing w:after="80"/>
      </w:pPr>
    </w:p>
    <w:p w14:paraId="113021E5" w14:textId="77777777" w:rsidR="00E512C7" w:rsidRDefault="00E512C7" w:rsidP="00FB3A55">
      <w:pPr>
        <w:widowControl w:val="0"/>
        <w:spacing w:after="80"/>
      </w:pPr>
    </w:p>
    <w:p w14:paraId="737BE6BC" w14:textId="77777777" w:rsidR="00226E70" w:rsidRDefault="00226E70" w:rsidP="00FB3A55">
      <w:pPr>
        <w:widowControl w:val="0"/>
        <w:spacing w:after="80"/>
      </w:pPr>
    </w:p>
    <w:p w14:paraId="6EC80268" w14:textId="6785AE68" w:rsidR="00FB3A55" w:rsidRPr="009576E5" w:rsidRDefault="00FB3A55" w:rsidP="00FB3A55">
      <w:pPr>
        <w:widowControl w:val="0"/>
        <w:spacing w:after="80"/>
      </w:pPr>
      <w:r>
        <w:t>The Vaccarino lab has pursued the influence of a</w:t>
      </w:r>
      <w:r w:rsidRPr="00460EC5">
        <w:t>utonomic nervous system (ANS) dysfunction</w:t>
      </w:r>
      <w:r>
        <w:t xml:space="preserve"> on these pathways as ANS dysfunction</w:t>
      </w:r>
      <w:r w:rsidRPr="00460EC5">
        <w:t xml:space="preserve"> </w:t>
      </w:r>
      <w:r>
        <w:t>occurs in both depression and CAD.</w:t>
      </w:r>
      <w:r>
        <w:fldChar w:fldCharType="begin" w:fldLock="1"/>
      </w:r>
      <w:r w:rsidR="00206172">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id":"ITEM-2","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2","issue":"3","issued":{"date-parts":[["2000"]]},"page":"201-216","title":"A model of neurovisceral integration in emotion regulation and dysregulation","type":"article-journal","volume":"61"},"uris":["http://www.mendeley.com/documents/?uuid=4b40ea97-a256-40a0-a1ad-ff5b9d6977bc"]},{"id":"ITEM-3","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3","issue":"2","issued":{"date-parts":[["2015"]]},"page":"214-224","title":"Focusing neurovisceral integration: Cognition, heart rate variability, and cerebral blood flow","type":"article-journal","volume":"52"},"uris":["http://www.mendeley.com/documents/?uuid=8f648ab2-ee70-48c8-b24e-f0b423e8bb6f"]},{"id":"ITEM-4","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4","issue":"12","issued":{"date-parts":[["1999","12"]]},"page":"1751-2","title":"Myocardial ischaemia and the cardiac nervous system.","type":"article-journal","volume":"16"},"uris":["http://www.mendeley.com/documents/?uuid=78a5c08d-4413-4a17-bdd2-71274e1650f6"]}],"mendeley":{"formattedCitation":"&lt;sup&gt;8,18–20&lt;/sup&gt;","plainTextFormattedCitation":"8,18–20","previouslyFormattedCitation":"&lt;sup&gt;8,17–19&lt;/sup&gt;"},"properties":{"noteIndex":0},"schema":"https://github.com/citation-style-language/schema/raw/master/csl-citation.json"}</w:instrText>
      </w:r>
      <w:r>
        <w:fldChar w:fldCharType="separate"/>
      </w:r>
      <w:r w:rsidR="00206172" w:rsidRPr="00206172">
        <w:rPr>
          <w:noProof/>
          <w:vertAlign w:val="superscript"/>
        </w:rPr>
        <w:t>8,18–20</w:t>
      </w:r>
      <w:r>
        <w:fldChar w:fldCharType="end"/>
      </w:r>
      <w:r w:rsidRPr="00460EC5">
        <w:t xml:space="preserve"> </w:t>
      </w:r>
      <w:r>
        <w:t>U</w:t>
      </w:r>
      <w:r w:rsidRPr="00460EC5">
        <w:t>nderstand</w:t>
      </w:r>
      <w:r>
        <w:t>ing</w:t>
      </w:r>
      <w:r w:rsidRPr="00460EC5">
        <w:t xml:space="preserve"> </w:t>
      </w:r>
      <w:r>
        <w:t>the mediating role of</w:t>
      </w:r>
      <w:r w:rsidRPr="00460EC5">
        <w:t xml:space="preserve"> ANS </w:t>
      </w:r>
      <w:r>
        <w:t>dysfunction on the relationship between depression and</w:t>
      </w:r>
      <w:r w:rsidRPr="00460EC5">
        <w:t xml:space="preserve"> CAD</w:t>
      </w:r>
      <w:r>
        <w:t xml:space="preserve"> could eventually lead to potential future therapies that help reduce the </w:t>
      </w:r>
      <w:r w:rsidRPr="00460EC5">
        <w:t xml:space="preserve">risk for </w:t>
      </w:r>
      <w:r>
        <w:t xml:space="preserve">cardiovascular </w:t>
      </w:r>
      <w:r w:rsidRPr="00460EC5">
        <w:t>mortality</w:t>
      </w:r>
      <w:r>
        <w:t xml:space="preserve"> in individuals with depression</w:t>
      </w:r>
      <w:r w:rsidRPr="00460EC5">
        <w:t>.</w:t>
      </w:r>
      <w:r>
        <w:rPr>
          <w:sz w:val="8"/>
          <w:szCs w:val="8"/>
        </w:rPr>
        <w:t xml:space="preserve"> </w:t>
      </w:r>
      <w:r>
        <w:t>ANS dysfunction occurs at multiple levels, from central neurological processes to peripheral cardiovascular reflexes, such as the vagal withdrawal in depression and increased sympathetic tone in hypertension. Heart rate variability (HRV) is an accepted measure of the integration of these multiple levels of autonomic outflow to the heart.</w:t>
      </w:r>
      <w:r w:rsidRPr="00460EC5">
        <w:fldChar w:fldCharType="begin" w:fldLock="1"/>
      </w:r>
      <w:r w:rsidR="00206172">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21,22&lt;/sup&gt;","plainTextFormattedCitation":"21,22","previouslyFormattedCitation":"&lt;sup&gt;20,21&lt;/sup&gt;"},"properties":{"noteIndex":0},"schema":"https://github.com/citation-style-language/schema/raw/master/csl-citation.json"}</w:instrText>
      </w:r>
      <w:r w:rsidRPr="00460EC5">
        <w:fldChar w:fldCharType="separate"/>
      </w:r>
      <w:r w:rsidR="00206172" w:rsidRPr="00206172">
        <w:rPr>
          <w:noProof/>
          <w:vertAlign w:val="superscript"/>
        </w:rPr>
        <w:t>21,22</w:t>
      </w:r>
      <w:r w:rsidRPr="00460EC5">
        <w:fldChar w:fldCharType="end"/>
      </w:r>
      <w:r>
        <w:t xml:space="preserve"> Low HRV, a reflection of ANS dysfunction, is measured non-invasively through electrocardiogram (ECG) and is independently </w:t>
      </w:r>
      <w:r w:rsidRPr="00460EC5">
        <w:t>associated with depressive symptoms,</w:t>
      </w:r>
      <w:r w:rsidRPr="00460EC5">
        <w:fldChar w:fldCharType="begin" w:fldLock="1"/>
      </w:r>
      <w:r w:rsidR="00206172">
        <w:instrText>ADDIN CSL_CITATION {"citationItems":[{"id":"ITEM-1","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1","issue":"SUPPL.2","issued":{"date-parts":[["2009"]]},"title":"Depression and heart rate variability in patients with coronary heart disease","type":"article-journal","volume":"76"},"uris":["http://www.mendeley.com/documents/?uuid=fba43147-4c4f-4d08-a30a-b0262929c484"]}],"mendeley":{"formattedCitation":"&lt;sup&gt;23&lt;/sup&gt;","plainTextFormattedCitation":"23","previouslyFormattedCitation":"&lt;sup&gt;22&lt;/sup&gt;"},"properties":{"noteIndex":0},"schema":"https://github.com/citation-style-language/schema/raw/master/csl-citation.json"}</w:instrText>
      </w:r>
      <w:r w:rsidRPr="00460EC5">
        <w:fldChar w:fldCharType="separate"/>
      </w:r>
      <w:r w:rsidR="00206172" w:rsidRPr="00206172">
        <w:rPr>
          <w:noProof/>
          <w:vertAlign w:val="superscript"/>
        </w:rPr>
        <w:t>23</w:t>
      </w:r>
      <w:r w:rsidRPr="00460EC5">
        <w:fldChar w:fldCharType="end"/>
      </w:r>
      <w:r w:rsidRPr="00460EC5">
        <w:t xml:space="preserve"> cardiovascular mortality,</w:t>
      </w:r>
      <w:r w:rsidRPr="00460EC5">
        <w:fldChar w:fldCharType="begin" w:fldLock="1"/>
      </w:r>
      <w:r w:rsidR="00206172">
        <w:instrText>ADDIN CSL_CITATION {"citationItems":[{"id":"ITEM-1","itemData":{"DOI":"10.1097/01.psy.0000249733.33811.00","ISBN":"0033-3174","ISSN":"00333174","PMID":"17167127","abstract":"OBJECTIVE Depression is a risk factor for mortality after acute myocardial infarction (AMI), possibly as a result of altered autonomic nervous system (ANS) modulation of heart rate (HR) and rhythm. The purposes of this study were to determine: a) whether depressed patients are more likely to have an abnormal HR response (i.e., abnormal turbulence) to premature ventricular contractions (VPCs), and b) whether abnormal HR turbulence accounts for the effect of depression on increased mortality after AMI. METHODS Ambulatory electrocardiographic data were obtained from 666 (316 depressed, 350 nondepressed) patients with a recent AMI; 498 had VPCs with measurable HR turbulence. Of these, 260 had normal, 152 had equivocal, and 86 had abnormal HR turbulence. Patients were followed for up to 30 (median = 24) months. RESULTS Depressed patients were more likely to have abnormal HR turbulence (risk factor adjusted odds ratio = 1.8; 95% confidence interval [CI] = 1.0-3.0; p = .03) and have worse survival (odds ratio = 2.4; 95% CI = 1.2-4.6; p = .02) than nondepressed patients. When HR turbulence was added to the model, the adjusted hazard ratio for depression decreased to 1.9 (95% CI = 0.9-3.8; p = .08), and to 1.6 (95% CI = 0.8-3.4; p = .18) when a measure of HR variability (LnVLF) was added. The hazard was found to differ over time with depression posing little risk for mortality in year 1 but greater risk in years 2 and 3 of the follow up. CONCLUSION ANS dysregulation may partially mediate the increased risk for mortality in depressed patients with frequent VPCs after an AMI.","author":[{"dropping-particle":"","family":"Carney","given":"Robert M.","non-dropping-particle":"","parse-names":false,"suffix":""},{"dropping-particle":"","family":"Howells","given":"William B.","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Steinmeyer","given":"Brian","non-dropping-particle":"","parse-names":false,"suffix":""},{"dropping-particle":"","family":"Hayano","given":"Junichiro","non-dropping-particle":"","parse-names":false,"suffix":""},{"dropping-particle":"","family":"Domitrovich","given":"Peter P.","non-dropping-particle":"","parse-names":false,"suffix":""},{"dropping-particle":"","family":"Burg","given":"Matthew M.","non-dropping-particle":"","parse-names":false,"suffix":""},{"dropping-particle":"","family":"Jaffe","given":"Allan S.","non-dropping-particle":"","parse-names":false,"suffix":""}],"container-title":"Psychosomatic Medicine","id":"ITEM-1","issue":"1","issued":{"date-parts":[["2007"]]},"page":"4-9","title":"Heart rate turbulence, depression, and survival after acute myocardial infarction","type":"article-journal","volume":"69"},"uris":["http://www.mendeley.com/documents/?uuid=93753746-50be-41fd-be29-1544dba6a66d"]}],"mendeley":{"formattedCitation":"&lt;sup&gt;24&lt;/sup&gt;","plainTextFormattedCitation":"24","previouslyFormattedCitation":"&lt;sup&gt;23&lt;/sup&gt;"},"properties":{"noteIndex":0},"schema":"https://github.com/citation-style-language/schema/raw/master/csl-citation.json"}</w:instrText>
      </w:r>
      <w:r w:rsidRPr="00460EC5">
        <w:fldChar w:fldCharType="separate"/>
      </w:r>
      <w:r w:rsidR="00206172" w:rsidRPr="00206172">
        <w:rPr>
          <w:noProof/>
          <w:vertAlign w:val="superscript"/>
        </w:rPr>
        <w:t>24</w:t>
      </w:r>
      <w:r w:rsidRPr="00460EC5">
        <w:fldChar w:fldCharType="end"/>
      </w:r>
      <w:r w:rsidRPr="00460EC5">
        <w:t xml:space="preserve"> and obstructive CAD.</w:t>
      </w:r>
      <w:r w:rsidRPr="00460EC5">
        <w:fldChar w:fldCharType="begin" w:fldLock="1"/>
      </w:r>
      <w:r w:rsidR="00206172">
        <w:instrText>ADDIN CSL_CITATION {"citationItems":[{"id":"ITEM-1","itemData":{"DOI":"10.1136/heartjnl-2011-300033","ISSN":"13556037","abstract":"OBJECTIVE: Obstructive coronary artery disease (CAD) is evident in only half of patients referred for diagnostic angiography. Five-minute heart rate variability (HRV) is a non-invasive marker for autonomic control of the vasculature, which this study hypothesised could risk-stratify cardiac patients and reduce unnecessary angiograms.\\n\\nDESIGN: A prospective observational study (the Alternative Risk Markers in Coronary Artery Disease (ARM-CAD) study).\\n\\nSETTING: Three cardiac centres in Melbourne, Australia.\\n\\nPATIENTS: 470 consecutive patients undergoing elective angiography (with predominantly normal cardiac rhythm), regardless of co-morbidity.\\n\\nMAIN OUTCOME MEASURES: The presence of obstructive CAD (≥50% stenosis) on angiography.\\n\\nRESULTS: Patients with obstructive CAD had significantly reduced HRV, particularly in the low frequency (LF) range (median 180 vs 267 ms(2) without CAD; p&lt;0.001). There was a linear trend with the severity of CAD; median LF power (IQR) in patients with normal coronaries was 275 (612), with minor coronary irregularities 255 (400), single-vessel CAD 212 (396) and more severe disease 170 (327) ms(2); p value for trend 0.003. There was a similar reduction in LF power regardless of the anatomical location of coronary stenoses. Comparing patients with LF less than 250 and 250 ms(2) or greater, the adjusted OR for obstructive CAD using multivariate regression was 2.42, 95% CI 1.33 to 4.38 (p=0.004). No interactions were noted in subgroup analysis and HRV added to risk prediction irrespective of the baseline Framingham risk (p&lt;0.0001).\\n\\nCONCLUSION: Low HRV is strongly predictive of angiographic coronary disease regardless of other co-morbidities and is clinically useful as a risk predictor in patients with sinus rhythm.\\n\\nCLINICAL TRIAL REGISTRATION INFORMATION: http://clinicaltrials.gov/ct2/show/NCT00403351 www.armcad.com.","author":[{"dropping-particle":"","family":"Kotecha","given":"Dipak","non-dropping-particle":"","parse-names":false,"suffix":""},{"dropping-particle":"","family":"New","given":"G","non-dropping-particle":"","parse-names":false,"suffix":""},{"dropping-particle":"","family":"Flather","given":"M D","non-dropping-particle":"","parse-names":false,"suffix":""},{"dropping-particle":"","family":"Eccleston","given":"D","non-dropping-particle":"","parse-names":false,"suffix":""},{"dropping-particle":"","family":"Pepper","given":"J","non-dropping-particle":"","parse-names":false,"suffix":""},{"dropping-particle":"","family":"Krum","given":"H","non-dropping-particle":"","parse-names":false,"suffix":""}],"container-title":"Heart","id":"ITEM-1","issue":"5","issued":{"date-parts":[["2012"]]},"page":"395-401","title":"Five-minute heart rate variability can predict obstructive angiographic coronary disease","type":"article-journal","volume":"98"},"uris":["http://www.mendeley.com/documents/?uuid=3a51f41f-999f-49da-8d88-5aeee5a88265"]}],"mendeley":{"formattedCitation":"&lt;sup&gt;25&lt;/sup&gt;","plainTextFormattedCitation":"25","previouslyFormattedCitation":"&lt;sup&gt;24&lt;/sup&gt;"},"properties":{"noteIndex":0},"schema":"https://github.com/citation-style-language/schema/raw/master/csl-citation.json"}</w:instrText>
      </w:r>
      <w:r w:rsidRPr="00460EC5">
        <w:fldChar w:fldCharType="separate"/>
      </w:r>
      <w:r w:rsidR="00206172" w:rsidRPr="00206172">
        <w:rPr>
          <w:noProof/>
          <w:vertAlign w:val="superscript"/>
        </w:rPr>
        <w:t>25</w:t>
      </w:r>
      <w:r w:rsidRPr="00460EC5">
        <w:fldChar w:fldCharType="end"/>
      </w:r>
      <w:r w:rsidRPr="00460EC5">
        <w:t xml:space="preserve"> </w:t>
      </w:r>
      <w:r>
        <w:t xml:space="preserve"> W</w:t>
      </w:r>
      <w:r w:rsidRPr="00460EC5">
        <w:t xml:space="preserve">e </w:t>
      </w:r>
      <w:r>
        <w:t xml:space="preserve">propose to test a novel HRV measure to quantify ANS dysfunction. This novel measure, </w:t>
      </w:r>
      <w:proofErr w:type="spellStart"/>
      <w:r w:rsidRPr="007B16B2">
        <w:rPr>
          <w:i/>
          <w:iCs/>
        </w:rPr>
        <w:t>Dyx</w:t>
      </w:r>
      <w:proofErr w:type="spellEnd"/>
      <w:r>
        <w:t>, derived from time series analysis,</w:t>
      </w:r>
      <w:r>
        <w:fldChar w:fldCharType="begin" w:fldLock="1"/>
      </w:r>
      <w:r w:rsidR="00206172">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mendeley":{"formattedCitation":"&lt;sup&gt;26&lt;/sup&gt;","plainTextFormattedCitation":"26","previouslyFormattedCitation":"&lt;sup&gt;25&lt;/sup&gt;"},"properties":{"noteIndex":0},"schema":"https://github.com/citation-style-language/schema/raw/master/csl-citation.json"}</w:instrText>
      </w:r>
      <w:r>
        <w:fldChar w:fldCharType="separate"/>
      </w:r>
      <w:r w:rsidR="00206172" w:rsidRPr="00206172">
        <w:rPr>
          <w:noProof/>
          <w:vertAlign w:val="superscript"/>
        </w:rPr>
        <w:t>26</w:t>
      </w:r>
      <w:r>
        <w:fldChar w:fldCharType="end"/>
      </w:r>
      <w:r>
        <w:t xml:space="preserve"> was found to be a more sensitive predictor of ventricular dysrhythmia and was associated </w:t>
      </w:r>
      <w:r>
        <w:lastRenderedPageBreak/>
        <w:t>with increased cardiovascular mortality.</w:t>
      </w:r>
      <w:r w:rsidRPr="00460EC5">
        <w:fldChar w:fldCharType="begin" w:fldLock="1"/>
      </w:r>
      <w:r w:rsidR="00206172">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27,28&lt;/sup&gt;","plainTextFormattedCitation":"27,28","previouslyFormattedCitation":"&lt;sup&gt;26,27&lt;/sup&gt;"},"properties":{"noteIndex":0},"schema":"https://github.com/citation-style-language/schema/raw/master/csl-citation.json"}</w:instrText>
      </w:r>
      <w:r w:rsidRPr="00460EC5">
        <w:fldChar w:fldCharType="separate"/>
      </w:r>
      <w:r w:rsidR="00206172" w:rsidRPr="00206172">
        <w:rPr>
          <w:noProof/>
          <w:vertAlign w:val="superscript"/>
        </w:rPr>
        <w:t>27,28</w:t>
      </w:r>
      <w:r w:rsidRPr="00460EC5">
        <w:fldChar w:fldCharType="end"/>
      </w:r>
      <w:r>
        <w:t xml:space="preserve"> In our prior work, compared to traditional HRV, we found that </w:t>
      </w:r>
      <w:r w:rsidRPr="00460EC5">
        <w:t xml:space="preserve">1) low </w:t>
      </w:r>
      <w:proofErr w:type="spellStart"/>
      <w:r w:rsidRPr="00460EC5">
        <w:rPr>
          <w:i/>
          <w:iCs/>
        </w:rPr>
        <w:t>Dyx</w:t>
      </w:r>
      <w:proofErr w:type="spellEnd"/>
      <w:r w:rsidRPr="00460EC5">
        <w:rPr>
          <w:i/>
          <w:iCs/>
        </w:rPr>
        <w:t xml:space="preserve"> </w:t>
      </w:r>
      <w:r w:rsidRPr="00460EC5">
        <w:t>in the early morning predicted abnormal coronary flow reserve,</w:t>
      </w:r>
      <w:r w:rsidRPr="00460EC5">
        <w:fldChar w:fldCharType="begin" w:fldLock="1"/>
      </w:r>
      <w:r w:rsidR="00206172">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29&lt;/sup&gt;","plainTextFormattedCitation":"29","previouslyFormattedCitation":"&lt;sup&gt;28&lt;/sup&gt;"},"properties":{"noteIndex":0},"schema":"https://github.com/citation-style-language/schema/raw/master/csl-citation.json"}</w:instrText>
      </w:r>
      <w:r w:rsidRPr="00460EC5">
        <w:fldChar w:fldCharType="separate"/>
      </w:r>
      <w:r w:rsidR="00206172" w:rsidRPr="00206172">
        <w:rPr>
          <w:noProof/>
          <w:vertAlign w:val="superscript"/>
        </w:rPr>
        <w:t>29</w:t>
      </w:r>
      <w:r w:rsidRPr="00460EC5">
        <w:fldChar w:fldCharType="end"/>
      </w:r>
      <w:r w:rsidRPr="00460EC5">
        <w:t xml:space="preserve"> and 2) in preliminary analyses low </w:t>
      </w:r>
      <w:proofErr w:type="spellStart"/>
      <w:r w:rsidRPr="00F85C2B">
        <w:rPr>
          <w:i/>
          <w:iCs/>
        </w:rPr>
        <w:t>Dyx</w:t>
      </w:r>
      <w:proofErr w:type="spellEnd"/>
      <w:r w:rsidRPr="00460EC5">
        <w:t xml:space="preserve"> strongly associated with depressive symptom burden.</w:t>
      </w:r>
      <w:r w:rsidRPr="00DF5D4B">
        <w:t xml:space="preserve"> </w:t>
      </w:r>
      <w:r w:rsidRPr="00460EC5">
        <w:t xml:space="preserve">This makes </w:t>
      </w:r>
      <w:proofErr w:type="spellStart"/>
      <w:r w:rsidRPr="00460EC5">
        <w:rPr>
          <w:i/>
          <w:iCs/>
        </w:rPr>
        <w:t>Dyx</w:t>
      </w:r>
      <w:proofErr w:type="spellEnd"/>
      <w:r w:rsidRPr="00460EC5">
        <w:t xml:space="preserve"> a strong candidate for assessing ANS dysfunction in our pro</w:t>
      </w:r>
      <w:r>
        <w:t>posal.</w:t>
      </w:r>
    </w:p>
    <w:p w14:paraId="1ECDE14A" w14:textId="6C35A142" w:rsidR="00FB3A55" w:rsidRDefault="00FB3A55" w:rsidP="009576E5"/>
    <w:p w14:paraId="7F5C5081" w14:textId="77777777" w:rsidR="00FB3A55" w:rsidRDefault="00FB3A55" w:rsidP="00FB3A55"/>
    <w:p w14:paraId="60784D8C" w14:textId="238C8E41" w:rsidR="00FB3A55" w:rsidRDefault="00FB3A55" w:rsidP="009576E5">
      <w:r>
        <w:t>There is a key knowledge gap in how to prevent the cardiovascular complications of depression.  An alternative to targeting the depressive symptoms per se is to target the underlying potential pathways that may mediate the increased cardiovascular risk in depression in CAD, such as low coronary flow reserve or mental-stress induced myocardial ischemia.</w:t>
      </w:r>
      <w:r w:rsidRPr="00460EC5">
        <w:fldChar w:fldCharType="begin" w:fldLock="1"/>
      </w:r>
      <w:r w:rsidR="00206172">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id":"ITEM-2","itemData":{"DOI":"10.1371/journal.pone.0102986","ISBN":"0009-7322","ISSN":"19326203","PMID":"25061993","abstract":"OBJECTIVES: Depression is an adverse prognostic factor after an acute myocardial infarction (MI), and an increased propensity toward emotionally-driven myocardial ischemia may play a role. We aimed to examine the association between depressive symptoms and mental stress-induced myocardial ischemia in young survivors of an MI.\\n\\nMETHODS: We studied 98 patients (49 women and 49 men) age 38-60 years who were hospitalized for acute MI in the previous 6 months. Patients underwent myocardial perfusion imaging at rest, after mental stress (speech task), and after exercise or pharmacological stress. A summed difference score (SDS), obtained with observer-independent software, was used to quantify myocardial ischemia under both stress conditions. The Beck Depression Inventory-II (BDI-II) was used to measure depressive symptoms, which were analyzed as overall score, and as separate somatic and cognitive depressive symptom scores.\\n\\nRESULTS: There was a significant positive association between depressive symptoms and SDS with mental stress, denoting more ischemia. After adjustment for demographic and lifestyle factors, disease severity and medications, each incremental depressive symptom was associated with 0.14 points higher SDS. When somatic and cognitive depressive symptoms were examined separately, both somatic [β = 0.17, 95% CI: (0.04, 0.30), p = 0.01] and cognitive symptoms [β = 0.31, 95% CI: (0.07, 0.56), p = 0.01] were significantly associated with mental stress-induced ischemia. Depressive symptoms were not associated with ischemia induced by exercise or pharmacological stress.\\n\\nCONCLUSION: Among young post-MI patients, higher levels of both cognitive and somatic depressive symptoms are associated with a higher propensity to develop myocardial ischemia with mental stress, but not with physical (exercise or pharmacological) stress.","author":[{"dropping-particle":"","family":"Wei","given":"Jingkai","non-dropping-particle":"","parse-names":false,"suffix":""},{"dropping-particle":"","family":"Pimple","given":"Pratik","non-dropping-particle":"","parse-names":false,"suffix":""},{"dropping-particle":"","family":"Shah","given":"Amit J.","non-dropping-particle":"","parse-names":false,"suffix":""},{"dropping-particle":"","family":"Rooks","given":"Cherie","non-dropping-particle":"","parse-names":false,"suffix":""},{"dropping-particle":"","family":"Bremner","given":"J. Douglas","non-dropping-particle":"","parse-names":false,"suffix":""},{"dropping-particle":"","family":"Nye","given":"Jonathon A.","non-dropping-particle":"","parse-names":false,"suffix":""},{"dropping-particle":"","family":"Ibeanu","given":"Ijeoma","non-dropping-particle":"","parse-names":false,"suffix":""},{"dropping-particle":"","family":"Murrah","given":"Nancy","non-dropping-particle":"","parse-names":false,"suffix":""},{"dropping-particle":"","family":"Shallenberger","given":"Lucy","non-dropping-particle":"","parse-names":false,"suffix":""},{"dropping-particle":"","family":"Raggi","given":"Paolo","non-dropping-particle":"","parse-names":false,"suffix":""},{"dropping-particle":"","family":"Vaccarino","given":"Viola","non-dropping-particle":"","parse-names":false,"suffix":""}],"container-title":"PLoS ONE","editor":[{"dropping-particle":"","family":"Hayley","given":"Shawn","non-dropping-particle":"","parse-names":false,"suffix":""}],"id":"ITEM-2","issue":"7","issued":{"date-parts":[["2014","7","25"]]},"page":"e102986","title":"Depressive symptoms are associated with mental stress-induced myocardial ischemia after acute myocardial infarction","type":"article-journal","volume":"9"},"uris":["http://www.mendeley.com/documents/?uuid=57d15a7a-76f7-4a43-8485-4d338ecd4a29"]}],"mendeley":{"formattedCitation":"&lt;sup&gt;30,31&lt;/sup&gt;","plainTextFormattedCitation":"30,31","previouslyFormattedCitation":"&lt;sup&gt;29,30&lt;/sup&gt;"},"properties":{"noteIndex":0},"schema":"https://github.com/citation-style-language/schema/raw/master/csl-citation.json"}</w:instrText>
      </w:r>
      <w:r w:rsidRPr="00460EC5">
        <w:fldChar w:fldCharType="separate"/>
      </w:r>
      <w:r w:rsidR="00206172" w:rsidRPr="00206172">
        <w:rPr>
          <w:noProof/>
          <w:vertAlign w:val="superscript"/>
        </w:rPr>
        <w:t>30,31</w:t>
      </w:r>
      <w:r w:rsidRPr="00460EC5">
        <w:fldChar w:fldCharType="end"/>
      </w:r>
      <w:r>
        <w:t xml:space="preserve"> </w:t>
      </w:r>
      <w:r>
        <w:rPr>
          <w:b/>
          <w:bCs/>
          <w:sz w:val="8"/>
          <w:szCs w:val="8"/>
        </w:rPr>
        <w:t xml:space="preserve"> </w:t>
      </w:r>
      <w:r w:rsidRPr="00460EC5">
        <w:t xml:space="preserve">Depression affects </w:t>
      </w:r>
      <w:r>
        <w:t xml:space="preserve">up to </w:t>
      </w:r>
      <w:r w:rsidRPr="00460EC5">
        <w:t xml:space="preserve">20% of patients with </w:t>
      </w:r>
      <w:r>
        <w:t xml:space="preserve">coronary artery disease (CAD) </w:t>
      </w:r>
      <w:r w:rsidRPr="00460EC5">
        <w:t xml:space="preserve">and </w:t>
      </w:r>
      <w:r>
        <w:t>is associated with</w:t>
      </w:r>
      <w:r w:rsidRPr="00460EC5">
        <w:t xml:space="preserve"> a 3-fold increase in cardiovascular mortality</w:t>
      </w:r>
      <w:r>
        <w:t>.</w:t>
      </w:r>
      <w:r w:rsidRPr="00460EC5">
        <w:fldChar w:fldCharType="begin" w:fldLock="1"/>
      </w:r>
      <w:r w:rsidR="00226E70">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id":"ITEM-2","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2","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id":"ITEM-3","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3","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3–5&lt;/sup&gt;","plainTextFormattedCitation":"3–5","previouslyFormattedCitation":"&lt;sup&gt;3–5&lt;/sup&gt;"},"properties":{"noteIndex":0},"schema":"https://github.com/citation-style-language/schema/raw/master/csl-citation.json"}</w:instrText>
      </w:r>
      <w:r w:rsidRPr="00460EC5">
        <w:fldChar w:fldCharType="separate"/>
      </w:r>
      <w:r w:rsidR="00226E70" w:rsidRPr="00226E70">
        <w:rPr>
          <w:noProof/>
          <w:vertAlign w:val="superscript"/>
        </w:rPr>
        <w:t>3–5</w:t>
      </w:r>
      <w:r w:rsidRPr="00460EC5">
        <w:fldChar w:fldCharType="end"/>
      </w:r>
      <w:r w:rsidRPr="00460EC5">
        <w:t xml:space="preserve"> </w:t>
      </w:r>
      <w:r>
        <w:t xml:space="preserve">We seek to gain </w:t>
      </w:r>
      <w:r w:rsidRPr="00C92DE1">
        <w:rPr>
          <w:u w:val="single"/>
        </w:rPr>
        <w:t>a better understanding of the mechanisms by which depression leads to increased mortality in CAD</w:t>
      </w:r>
      <w:r>
        <w:t xml:space="preserve"> as treatment for depression is complex and often not successful.  Moreover, there</w:t>
      </w:r>
      <w:r w:rsidRPr="004D5EEB">
        <w:t xml:space="preserve"> </w:t>
      </w:r>
      <w:r>
        <w:t>is conflicting and limited evidence that treating depression using counseling or antidepressants reduces the excess risk of cardiovascular mortality.</w:t>
      </w:r>
      <w:r w:rsidRPr="00460EC5">
        <w:fldChar w:fldCharType="begin" w:fldLock="1"/>
      </w:r>
      <w:r w:rsidR="00206172">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id":"ITEM-2","itemData":{"DOI":"10.1192/bjp.bp.106.028647","ISSN":"00071250","PMID":"17541103","abstract":"Background: Depression following myocardial infarction is associated with poor cardiac prognosis. It is unclear whether antidepressant treatment improves long-term depression status and cardiac prognosis. Aims: To evaluate the effects of antidepressant treatment compared with usual care in an effectiveness study. Method: In a multicentre randomised controlled trial, 2177 myocardial infarction patients were evaluated for ICD-10 depression and randomised to intervention (n=209) or care as usual (n=122). Both arms were evaluated at 18 months post-myocardial infarction for long-term depression status and new cardiac events. Results: No differences were observed between intervention and control groups in mean scores on the Beck Depression Inventory (11.0, s.d.=7.5 v. 10.2, s.d.=5.1, P=0.45) or presence of ICD-10 depression (30.5 v. 32.1%, P=0.68).The cardiac event rate was 14% among the intervention group and 13% among controls (OR=1.07,95% CI 0.57-2.00). Conclusions: Antidepressant treatment did not alter long-term depression post-myocardial infarction status or improve cardiac prognosis.","author":[{"dropping-particle":"","family":"Melle","given":"Joost P.","non-dropping-particle":"Van","parse-names":false,"suffix":""},{"dropping-particle":"","family":"Jonge","given":"Peter","non-dropping-particle":"De","parse-names":false,"suffix":""},{"dropping-particle":"","family":"Honig","given":"Adriaan","non-dropping-particle":"","parse-names":false,"suffix":""},{"dropping-particle":"","family":"Schene","given":"Aart H","non-dropping-particle":"","parse-names":false,"suffix":""},{"dropping-particle":"","family":"Kuyper","given":"Astrid M.G.","non-dropping-particle":"","parse-names":false,"suffix":""},{"dropping-particle":"","family":"Crijns","given":"Harry J.G.M.","non-dropping-particle":"","parse-names":false,"suffix":""},{"dropping-particle":"","family":"Schins","given":"Annique","non-dropping-particle":"","parse-names":false,"suffix":""},{"dropping-particle":"","family":"Tulner","given":"Dorien","non-dropping-particle":"","parse-names":false,"suffix":""},{"dropping-particle":"","family":"Berg","given":"Maarten P.","non-dropping-particle":"Van Den","parse-names":false,"suffix":""},{"dropping-particle":"","family":"Ormel","given":"Johan","non-dropping-particle":"","parse-names":false,"suffix":""}],"container-title":"British Journal of Psychiatry","id":"ITEM-2","issue":"JUNE","issued":{"date-parts":[["2007","6"]]},"page":"460-466","title":"Effects of antidepressant treatment following myocardial infarction","type":"article-journal","volume":"190"},"uris":["http://www.mendeley.com/documents/?uuid=028953fb-3ca6-3c80-b598-61849e51576d"]},{"id":"ITEM-3","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3","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6,10,32&lt;/sup&gt;","plainTextFormattedCitation":"6,10,32","previouslyFormattedCitation":"&lt;sup&gt;6,10,31&lt;/sup&gt;"},"properties":{"noteIndex":0},"schema":"https://github.com/citation-style-language/schema/raw/master/csl-citation.json"}</w:instrText>
      </w:r>
      <w:r w:rsidRPr="00460EC5">
        <w:fldChar w:fldCharType="separate"/>
      </w:r>
      <w:r w:rsidR="00206172" w:rsidRPr="00206172">
        <w:rPr>
          <w:noProof/>
          <w:vertAlign w:val="superscript"/>
        </w:rPr>
        <w:t>6,10,32</w:t>
      </w:r>
      <w:r w:rsidRPr="00460EC5">
        <w:fldChar w:fldCharType="end"/>
      </w:r>
      <w:r w:rsidRPr="00460EC5">
        <w:t xml:space="preserve"> </w:t>
      </w:r>
      <w:r>
        <w:t xml:space="preserve">  </w:t>
      </w:r>
    </w:p>
    <w:p w14:paraId="09B13842" w14:textId="77777777" w:rsidR="00FB3A55" w:rsidRDefault="00FB3A55" w:rsidP="009576E5"/>
    <w:p w14:paraId="43BCC576" w14:textId="4E5C0830" w:rsidR="009576E5" w:rsidRDefault="00AD212D" w:rsidP="00AD212D">
      <w:pPr>
        <w:pStyle w:val="Heading3"/>
      </w:pPr>
      <w:r>
        <w:t>A3. Autonomic Nervous System Activity along the Neurocardiac Axis</w:t>
      </w:r>
    </w:p>
    <w:p w14:paraId="75F14745" w14:textId="03C215C4" w:rsidR="00AD212D" w:rsidRDefault="00AD212D" w:rsidP="009576E5"/>
    <w:p w14:paraId="47C9B3E7" w14:textId="53FB9198" w:rsidR="002C261B" w:rsidRPr="002C261B" w:rsidRDefault="002C261B" w:rsidP="009576E5">
      <w:pPr>
        <w:rPr>
          <w:color w:val="000000" w:themeColor="text1"/>
        </w:rPr>
      </w:pPr>
      <w:r w:rsidRPr="00625215">
        <w:rPr>
          <w:color w:val="000000" w:themeColor="text1"/>
        </w:rPr>
        <w:t>Heart rate variability (HRV) is an inexpensive biomarker derived from ambulatory electrocardiographic monitoring.</w:t>
      </w:r>
      <w:r w:rsidRPr="00625215">
        <w:rPr>
          <w:color w:val="000000" w:themeColor="text1"/>
        </w:rPr>
        <w:fldChar w:fldCharType="begin" w:fldLock="1"/>
      </w:r>
      <w:r w:rsidR="00206172">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33&lt;/sup&gt;","plainTextFormattedCitation":"33","previouslyFormattedCitation":"&lt;sup&gt;32&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33</w:t>
      </w:r>
      <w:r w:rsidRPr="00625215">
        <w:rPr>
          <w:color w:val="000000" w:themeColor="text1"/>
        </w:rPr>
        <w:fldChar w:fldCharType="end"/>
      </w:r>
      <w:r w:rsidRPr="00625215">
        <w:rPr>
          <w:color w:val="000000" w:themeColor="text1"/>
        </w:rPr>
        <w:t xml:space="preserve"> It allows for continuous, non-invasive assessment of autonomic function, which is influenced by neuropsychological factors, such as mental stress, and heart disease.</w:t>
      </w:r>
      <w:r w:rsidRPr="00625215">
        <w:rPr>
          <w:color w:val="000000" w:themeColor="text1"/>
        </w:rPr>
        <w:fldChar w:fldCharType="begin" w:fldLock="1"/>
      </w:r>
      <w:r w:rsidR="00206172">
        <w:rPr>
          <w:color w:val="000000" w:themeColor="text1"/>
        </w:rPr>
        <w:instrText>ADDIN CSL_CITATION {"citationItems":[{"id":"ITEM-1","itemData":{"DOI":"10.1177/2050312114568476","ISSN":"2050-3121","PMID":"26770763","abstract":"OBJECTIVE The primary aim of this secondary analysis was to determine whether cardiac autonomic neuropathy independently predicted adverse cardiac outcomes in asymptomatic individuals with type 2 diabetes. Additional aims include the determination of the correlation of standard autonomic testing measures and power spectral analysis of heart rate variability, and the association of diabetes-related and cardiac risk factors with cardiac autonomic neuropathy measures. METHODS Cardiac autonomic neuropathy was assessed at the study entry into the Detection of Ischemia in Asymptomatic Diabetics study, using autonomic heart rate and blood pressure testing, and power spectral analysis of heart rate variability. All participants were prospectively followed for the composite clinical outcome of cardiac death, acute coronary syndromes, heart failure, or coronary revascularization. RESULTS Over 5 years of follow-up, 94 of 1119 (8.4%) subjects developed symptomatic cardiac disease. In unadjusted bivariate analyses, abnormalities in several cardiac autonomic neuropathy tests, including lower Valsalva and Standing Heart Rate Ratios, higher resting Heart Rate, greater systolic blood pressure decrease on standing, and lower low-frequency power, were predictive of symptomatic disease. Independent predictors of poor cardiac outcome were a lower Valsalva Heart Rate Ratio, non-Black ethnicity, longer diabetes duration, higher glycated hemoglobin (HbA1c), insulin use, reported numbness in the extremities, higher pulse pressure, family history of coronary artery disease, and higher waist-to-hip ratio. Clinical factors independently associated with a lower Valsalva Heart Rate Ratio were insulin use, clinical proteinuria, higher pulse pressure, use of angiotensin-converting enzyme inhibitor and non-Black ethnicity. CONCLUSION Cardiac autonomic neuropathy predicted adverse cardiac outcomes in asymptomatic type 2 diabetes without known cardiac disease. Clinical variables may help to identify patients who might have cardiac autonomic neuropathy and warrant consideration for autonomic testing.","author":[{"dropping-particle":"","family":"Chyun","given":"Deborah A","non-dropping-particle":"","parse-names":false,"suffix":""},{"dropping-particle":"","family":"Wackers","given":"Frans J Th","non-dropping-particle":"","parse-names":false,"suffix":""},{"dropping-particle":"","family":"Inzucchi","given":"Silvio E","non-dropping-particle":"","parse-names":false,"suffix":""},{"dropping-particle":"","family":"Jose","given":"Powell","non-dropping-particle":"","parse-names":false,"suffix":""},{"dropping-particle":"","family":"Weiss","given":"Curtis","non-dropping-particle":"","parse-names":false,"suffix":""},{"dropping-particle":"","family":"Davey","given":"Janice A","non-dropping-particle":"","parse-names":false,"suffix":""},{"dropping-particle":"V","family":"Heller","given":"Gary","non-dropping-particle":"","parse-names":false,"suffix":""},{"dropping-particle":"","family":"Iskandrian","given":"Ami E","non-dropping-particle":"","parse-names":false,"suffix":""},{"dropping-particle":"","family":"Young","given":"Lawrence H","non-dropping-particle":"","parse-names":false,"suffix":""},{"dropping-particle":"","family":"DIAD Investigators","given":"for the DIAD","non-dropping-particle":"","parse-names":false,"suffix":""}],"container-title":"SAGE open medicine","id":"ITEM-1","issued":{"date-parts":[["2015","10","27"]]},"page":"2050312114568476","publisher":"SAGE Publications","title":"Autonomic dysfunction independently predicts poor cardiovascular outcomes in asymptomatic individuals with type 2 diabetes in the DIAD study.","type":"article-journal","volume":"3"},"uris":["http://www.mendeley.com/documents/?uuid=298995de-8c52-421c-8ffc-fe19fe5dbbed"]},{"id":"ITEM-2","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2","issue":"SUPPL.2","issued":{"date-parts":[["2009"]]},"title":"Depression and heart rate variability in patients with coronary heart disease","type":"article-journal","volume":"76"},"uris":["http://www.mendeley.com/documents/?uuid=8f791577-5c41-4f44-b54c-6991a2c68a19"]}],"mendeley":{"formattedCitation":"&lt;sup&gt;23,34&lt;/sup&gt;","plainTextFormattedCitation":"23,34","previouslyFormattedCitation":"&lt;sup&gt;22,33&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23,34</w:t>
      </w:r>
      <w:r w:rsidRPr="00625215">
        <w:rPr>
          <w:color w:val="000000" w:themeColor="text1"/>
        </w:rPr>
        <w:fldChar w:fldCharType="end"/>
      </w:r>
      <w:r w:rsidRPr="00625215">
        <w:rPr>
          <w:color w:val="000000" w:themeColor="text1"/>
        </w:rPr>
        <w:t xml:space="preserve"> The neurovisceral integration theory provides the anatomical basis for this relationship. This theory links cognitive and affective networks to autonomic regulation by identifying the differential activation of important brain structures (prefrontal cortex, cingulate cortex, and insula).</w:t>
      </w:r>
      <w:r w:rsidRPr="00625215">
        <w:rPr>
          <w:color w:val="000000" w:themeColor="text1"/>
        </w:rPr>
        <w:fldChar w:fldCharType="begin" w:fldLock="1"/>
      </w:r>
      <w:r w:rsidR="00206172">
        <w:rPr>
          <w:color w:val="000000" w:themeColor="text1"/>
        </w:rPr>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dcb27e64-3b70-4fb5-903c-236ff00c8d74"]},{"id":"ITEM-2","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2","issue":"2","issued":{"date-parts":[["2015"]]},"page":"214-224","title":"Focusing neurovisceral integration: Cognition, heart rate variability, and cerebral blood flow","type":"article-journal","volume":"52"},"uris":["http://www.mendeley.com/documents/?uuid=ff3de85e-0a60-32fb-8d8c-3db0813a24ed"]}],"mendeley":{"formattedCitation":"&lt;sup&gt;18,19&lt;/sup&gt;","plainTextFormattedCitation":"18,19","previouslyFormattedCitation":"&lt;sup&gt;17,18&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18,19</w:t>
      </w:r>
      <w:r w:rsidRPr="00625215">
        <w:rPr>
          <w:color w:val="000000" w:themeColor="text1"/>
        </w:rPr>
        <w:fldChar w:fldCharType="end"/>
      </w:r>
      <w:r w:rsidRPr="00625215">
        <w:rPr>
          <w:color w:val="000000" w:themeColor="text1"/>
        </w:rPr>
        <w:t xml:space="preserve"> Psychological stress, including depression, leads to changes in autonomic function that are historically known to increase to the risk of ventricular ectopy, SCD, and cardiovascular disease.</w:t>
      </w:r>
      <w:r w:rsidRPr="00625215">
        <w:rPr>
          <w:color w:val="000000" w:themeColor="text1"/>
        </w:rPr>
        <w:fldChar w:fldCharType="begin" w:fldLock="1"/>
      </w:r>
      <w:r w:rsidR="00206172">
        <w:rPr>
          <w:color w:val="000000" w:themeColor="text1"/>
        </w:rPr>
        <w:instrText>ADDIN CSL_CITATION {"citationItems":[{"id":"ITEM-1","itemData":{"DOI":"10.7326/0003-4819-74-5-771","ISSN":"00034819","PMID":"5559442","abstract":"The life settings in which sudden death may occur can be classified into eight categories: [1] on the impact of the collapse or death of a close person; [2] during acute grief; [3] on threat of loss of a close person; [4] during mourning or on an anniversary; [5] on loss of status or self-esteem; [6] personal danger or threat of injury; [7] after the danger is over; [8] reunion, triumph, or happy ending. Common to all is that they involve events impossible for the victims to ignore and to which their response is overwhelming excitation or giving up, or both. It is proposed that this combination provokes neurovegetative responses, involving both the flight-fight and conservation-withdrawal systems, conducive to lethal cardiac events, particularly in individuals with preexisting cardiovascular disease; other modes of death, however, were also noted. Better understanding of the potentially lethal life situations and identification of individuals at risk may lead to the development of practical prophylactic measures.","author":[{"dropping-particle":"","family":"Engel","given":"George L","non-dropping-particle":"","parse-names":false,"suffix":""}],"container-title":"Annals of internal medicine","id":"ITEM-1","issue":"5","issued":{"date-parts":[["1971"]]},"page":"771-782","title":"Sudden and rapid death during psychological stress. Folklore or folk wisdom?","type":"article-journal","volume":"74"},"uris":["http://www.mendeley.com/documents/?uuid=7fca28a6-0e05-4543-98d8-253ee25afb1d"]},{"id":"ITEM-2","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2","issue":"11","issued":{"date-parts":[["1973"]]},"page":"1222-1226","title":"Subjects' recent life changes and coronary heart disease in Finland","type":"article-journal","volume":"130"},"uris":["http://www.mendeley.com/documents/?uuid=670dea69-3bdf-4c8d-bed7-de355c077c89"]},{"id":"ITEM-3","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3","issue":"5","issued":{"date-parts":[["1972","5","1"]]},"page":"725-731","publisher":"American Medical Association","title":"Psychosocial Aspects of Sudden Death: A Preliminary Report","type":"article-journal","volume":"129"},"uris":["http://www.mendeley.com/documents/?uuid=ef4ff756-567a-413c-ad62-417052e6e315"]},{"id":"ITEM-4","itemData":{"DOI":"10.1016/S0022-3999(02)00311-2","ISBN":"0022-3999 (Print)\\r0022-3999 (Linking)","ISSN":"00223999","PMID":"12377300","abstract":"Depression increases the risk of cardiac mortality and morbidity in patients with coronary heart disease (CHD), but the mechanisms that underlie this association remain unclear. This review considers the evidence for several behavioral and physiological mechanisms that might explain how depression increases the risk for incident coronary disease and for subsequent cardiac morbidity and mortality. The candidate mechanisms include: (1) antidepressant cardiotoxicity; (2) association of depression with cardiac risk factor such as cigarette smoking, hypertension, diabetes, and reduced functional capacity; (3) association of depression with greater coronary disease severity; (4) nonadherence to cardiac prevention and treatment regimens; (5) lower heart rate variability (HRV) reflecting altered cardiac autonomic tone; (6) increased platelet aggregation; and (7) inflammatory processes. Despite recent advances in our understanding of these potential mechanisms, further research is needed to determine how depression increases risk for cardiac morbidity and mortality. © 2002 Elsevier Science Inc. All rights reserved.","author":[{"dropping-particle":"","family":"Carney","given":"Robert M.","non-dropping-particle":"","parse-names":false,"suffix":""},{"dropping-particle":"","family":"Freedland","given":"Kenneth E.","non-dropping-particle":"","parse-names":false,"suffix":""},{"dropping-particle":"","family":"Miller","given":"Gregory E.","non-dropping-particle":"","parse-names":false,"suffix":""},{"dropping-particle":"","family":"Jaffe","given":"Allan S.","non-dropping-particle":"","parse-names":false,"suffix":""}],"container-title":"Journal of Psychosomatic Research","id":"ITEM-4","issue":"4","issued":{"date-parts":[["2002"]]},"page":"897-902","title":"Depression as a risk factor for cardiac mortality and morbidity: A review of potential mechanisms","type":"paper-conference","volume":"53"},"uris":["http://www.mendeley.com/documents/?uuid=1fb4cfa6-5841-44d8-bd83-cfdb90b37bcb"]},{"id":"ITEM-5","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5","issue":"3","issued":{"date-parts":[["2017","3","17"]]},"page":"145-155","title":"Depression and coronary heart disease","type":"article","volume":"14"},"uris":["http://www.mendeley.com/documents/?uuid=d499c148-6386-4976-aa61-991beb29b7ce"]},{"id":"ITEM-6","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6","issued":{"date-parts":[["2017"]]},"page":"277-286","title":"Depression and cardiovascular disease: Epidemiological evidence on their linking mechanisms","type":"article","volume":"74"},"uris":["http://www.mendeley.com/documents/?uuid=2a61b1c7-62c3-3b5f-8869-9c7f694ace8d"]}],"mendeley":{"formattedCitation":"&lt;sup&gt;8,13,35–38&lt;/sup&gt;","plainTextFormattedCitation":"8,13,35–38","previouslyFormattedCitation":"&lt;sup&gt;8,12,34–37&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8,13,35–38</w:t>
      </w:r>
      <w:r w:rsidRPr="00625215">
        <w:rPr>
          <w:color w:val="000000" w:themeColor="text1"/>
        </w:rPr>
        <w:fldChar w:fldCharType="end"/>
      </w:r>
      <w:r w:rsidRPr="00625215">
        <w:rPr>
          <w:color w:val="000000" w:themeColor="text1"/>
        </w:rPr>
        <w:t xml:space="preserve"> Cognitive impairment, particularly as it relates to executive function, also is related to abnormal HRV, and leads to an increased odds of IHD independent of other cardiovascular risk factors.</w:t>
      </w:r>
      <w:r w:rsidRPr="00625215">
        <w:rPr>
          <w:color w:val="000000" w:themeColor="text1"/>
        </w:rPr>
        <w:fldChar w:fldCharType="begin" w:fldLock="1"/>
      </w:r>
      <w:r w:rsidR="00206172">
        <w:rPr>
          <w:color w:val="000000" w:themeColor="text1"/>
        </w:rPr>
        <w:instrText>ADDIN CSL_CITATION {"citationItems":[{"id":"ITEM-1","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1","issue":"9","issued":{"date-parts":[["2017"]]},"title":"Coronary heart disease and risk for cognitive impairment or dementia: Systematic review and meta-analysis","type":"article-journal","volume":"12"},"uris":["http://www.mendeley.com/documents/?uuid=12e0e67f-0fc6-3645-9dff-a1f3f45cfa52"]},{"id":"ITEM-2","itemData":{"DOI":"10.1093/ajh/hpx125","ISSN":"19417225","PMID":"28985245","abstract":"BACKGROUND Low heart rate variability (HRV), a marker of cardiac autonomic dysfunction, has been associated with major risk factors of cognitive impairment. Yet, the direct association of HRV with cognitive function remains relatively unexplored, particularly in midlife. METHODS In 2005, 2 measures of short-term HRV, the SD of normal-to-normal intervals (SDNN) and the root mean square of successive differences (RMSSD), were calculated for participants of the Coronary Artery Risk Development in Young Adults study, and then categorized into quartiles. Five years later, 3 cognitive tests were administered for verbal memory (\"Rey Auditory-Verbal Learning Test\", RAVLT, range 0-15), processing speed (\"Digit Symbol Substitution Test\", DSST, range 0-133), and executive function (\"Stroop interference\"). RESULTS Two thousand one hundred and eighteen participants (57.7% female, 42.2% Black) with a mean baseline age of 45.3 years were included in this analysis. In demographic-adjusted models, compared to participants with quartile 1 SDNN (lowest quartile), participants in the upper quartiles of SDNN scored better on the DSST (quartile 4: β = 1.83 points better, P = 0.03; and quartile 3: β = 1.95 points better, P = 0.03) and on the stroop (quartile 3: β = 1.19 points better, P &lt; 0.05; and quartile2: β = 1.44 points better, P = 0.02). After adjusting for behavioral and cardiovascular risk factors, higher quartile SDNN remained significantly associated with better stroop score (quartile 3: β = 1.21 points better, P = 0.04; and quartile 2: β = 1.72 points better, P &lt; 0.01) but not with DSST. There was no association between quartile of RMSSD and cognitive function, from fully adjusted models. CONCLUSIONS Our findings suggest that higher quartile SDDN is associated with better executive function in midlife, above, and beyond cardiovascular risk factors.","author":[{"dropping-particle":"","family":"Zeki Al Hazzouri","given":"Adina","non-dropping-particle":"","parse-names":false,"suffix":""},{"dropping-particle":"","family":"Elfassy","given":"Tali","non-dropping-particle":"","parse-names":false,"suffix":""},{"dropping-particle":"","family":"Carnethon","given":"Mercedes R","non-dropping-particle":"","parse-names":false,"suffix":""},{"dropping-particle":"","family":"Lloyd-Jones","given":"Donald M","non-dropping-particle":"","parse-names":false,"suffix":""},{"dropping-particle":"","family":"Yaffe","given":"Kristine","non-dropping-particle":"","parse-names":false,"suffix":""}],"container-title":"American Journal of Hypertension","id":"ITEM-2","issue":"1","issued":{"date-parts":[["2018"]]},"page":"27-34","title":"Heart Rate Variability and Cognitive Function in Middle-Age Adults: The Coronary Artery Risk Development in Young Adults","type":"article-journal","volume":"31"},"uris":["http://www.mendeley.com/documents/?uuid=335915a9-1e3c-3ceb-b1ef-9efba3af335d","http://www.mendeley.com/documents/?uuid=c86ad12b-6b6a-408c-8119-1b240e1db29b"]}],"mendeley":{"formattedCitation":"&lt;sup&gt;39,40&lt;/sup&gt;","plainTextFormattedCitation":"39,40","previouslyFormattedCitation":"&lt;sup&gt;38,39&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39,40</w:t>
      </w:r>
      <w:r w:rsidRPr="00625215">
        <w:rPr>
          <w:color w:val="000000" w:themeColor="text1"/>
        </w:rPr>
        <w:fldChar w:fldCharType="end"/>
      </w:r>
      <w:r w:rsidRPr="00625215">
        <w:rPr>
          <w:color w:val="000000" w:themeColor="text1"/>
        </w:rPr>
        <w:t xml:space="preserve"> These interesting findings suggest that </w:t>
      </w:r>
      <w:r w:rsidRPr="00625215">
        <w:rPr>
          <w:color w:val="000000" w:themeColor="text1"/>
          <w:u w:val="single"/>
        </w:rPr>
        <w:t>neurovisceral dysfunction may contribute greatly to autonomic dysfunction as measured by HRV</w:t>
      </w:r>
      <w:r w:rsidRPr="00625215">
        <w:rPr>
          <w:color w:val="000000" w:themeColor="text1"/>
        </w:rPr>
        <w:t>. Exploring this relationship may provide important insight into why those with dysautonomia have worse psychological, neurological, and cardiovascular outcomes.</w:t>
      </w:r>
    </w:p>
    <w:p w14:paraId="5C7F5429" w14:textId="77777777" w:rsidR="002C261B" w:rsidRDefault="002C261B" w:rsidP="009576E5"/>
    <w:p w14:paraId="1F68969B" w14:textId="39DF1C8A" w:rsidR="00AD212D" w:rsidRDefault="00AD212D" w:rsidP="00AD212D">
      <w:pPr>
        <w:pStyle w:val="Heading3"/>
      </w:pPr>
      <w:r>
        <w:t>A4. Advances in Electrocardiography can Assess Autonomic Dysfunction</w:t>
      </w:r>
    </w:p>
    <w:p w14:paraId="7CE958D0" w14:textId="1A81DDD0" w:rsidR="009576E5" w:rsidRDefault="009576E5" w:rsidP="00625215">
      <w:pPr>
        <w:rPr>
          <w:color w:val="000000" w:themeColor="text1"/>
        </w:rPr>
      </w:pPr>
    </w:p>
    <w:p w14:paraId="121DA374" w14:textId="68069E5E" w:rsidR="002C261B" w:rsidRPr="00625215" w:rsidRDefault="002C261B" w:rsidP="002C261B">
      <w:pPr>
        <w:rPr>
          <w:color w:val="000000" w:themeColor="text1"/>
        </w:rPr>
      </w:pPr>
      <w:r w:rsidRPr="00625215">
        <w:rPr>
          <w:color w:val="000000" w:themeColor="text1"/>
        </w:rPr>
        <w:t>Advanced ECG analysis conveys information about autonomic function that is an independent marker for cardiovascular mortality.</w:t>
      </w:r>
      <w:r w:rsidRPr="00625215">
        <w:rPr>
          <w:color w:val="000000" w:themeColor="text1"/>
        </w:rPr>
        <w:fldChar w:fldCharType="begin" w:fldLock="1"/>
      </w:r>
      <w:r w:rsidR="00206172">
        <w:rPr>
          <w:color w:val="000000" w:themeColor="text1"/>
        </w:rPr>
        <w:instrText>ADDIN CSL_CITATION {"citationItems":[{"id":"ITEM-1","itemData":{"DOI":"10.1016/0002-9149(87)90795-8","ISBN":"0002-9149 (Print)$\\$n0002-9149 (Linking)","ISSN":"00029149","PMID":"3812275","abstract":"A high degree of heart rate (HR) variability is found in compensated hearts with good function, whereas HR variability can be decreased with severe coronary artery disease, congestive heart failure, aging and diabetic neuropathy. To test the hypothesis that HR variability is a predictor of long-term survival after acute myocardial infarction (AMI), the Holter tapes of 808 patients who survived AMI were analyzed. Heart rate variability was defined as the standard deviation of all normal RR intervals in a 24-hour continuous electrocardiogram recording made 11 ± 3 days after AMI. In all patients demographic, clinical and laboratory variables were measured at baseline. Mean follow-up time was 31 months. Of all Holter variables measured, HR variability had the strongest univariate correlation with mortality. The relative risk of mortality was 5.3 times higher in the group with HR variability of less than 50 ms than the group with HR variability of more than 100 ms. HR variability remained a significant predictor of mortality after adjusting for clinical, demographic, other Holter features and ejection fraction. A hypothesis to explain this finding is that decreased HR variability correlates with increased sympathetic or decreased vagal tone, which may predispose to ventricular fibrillation. © 1987.","author":[{"dropping-particle":"","family":"Kleiger","given":"Robert E.","non-dropping-particle":"","parse-names":false,"suffix":""},{"dropping-particle":"","family":"Miller","given":"J. Philip","non-dropping-particle":"","parse-names":false,"suffix":""},{"dropping-particle":"","family":"Bigger","given":"J. Thomas","non-dropping-particle":"","parse-names":false,"suffix":""},{"dropping-particle":"","family":"Moss","given":"Arthur J.","non-dropping-particle":"","parse-names":false,"suffix":""}],"container-title":"The American Journal of Cardiology","id":"ITEM-1","issue":"4","issued":{"date-parts":[["1987","2","1"]]},"page":"256-262","publisher":"Excerpta Medica","title":"Decreased heart rate variability and its association with increased mortality after acute myocardial infarction","type":"article-journal","volume":"59"},"uris":["http://www.mendeley.com/documents/?uuid=6b5ce4b6-3b29-443f-8963-21f10783e385"]},{"id":"ITEM-2","itemData":{"DOI":"10.1016/0002-9149(87)90601-1","ISBN":"0002-9149 (Print)\\r0002-9149 (Linking)","ISSN":"00029149","PMID":"3687775","abstract":"By analysis of spectral components of heart rate variability, sympathovagal interaction was assessed in patients after acute myocardial infarction (AMI). At 2 weeks after AMI (n = 70), the low-frequency component was significantly greater (69 ± 2 vs 53 ± 3 normalized units [NU], p &lt; 0.05) and the high-frequency component was significantly smaller (17 ± 1 vs 35 ± 3 NU) than in 26 age-matched control subjects. This difference was likely to reflect an alteration of sympathovagal regulatory outflows with a predominance of sympathetic activity. At 6 (n = 33) and 12 (n = 29) months after AMI, a progressive decrease in the low- (62 ± 2 and 54 ± 3 NU) and an increase in the high-frequency (23 ± 2 and 30 ± 2 NU) spectral components was observed, which suggested a normalization of sympathovagal interaction. An increase in sympathetic efferent activity induced by tilt did not further modify the low-frequency spectral component (78 ± 3 vs 74 ± 3 NU) in a subgroup of 24 patients at 2 weeks after AMI. Instead, 1 year after AMI, this maneuver was accompanied by an increase in the low-frequency component (77 ± 3 vs 53 ± 3 NU, p &lt; 0.05) of a magnitude similar to the one observed in control subjects (78 ± 3 vs 53 ± 3 NU). These data indicate that the sympathetic predominance that is detectable 2 weeks after AMI is followed by recovery of vagal tone and a normalization of sympathovagal interaction, not only during resting conditions, but also in response to a sympathetic stimulus. © 1987.","author":[{"dropping-particle":"","family":"Lombardi","given":"Federico","non-dropping-particle":"","parse-names":false,"suffix":""},{"dropping-particle":"","family":"Sandrone","given":"Giulia","non-dropping-particle":"","parse-names":false,"suffix":""},{"dropping-particle":"","family":"Pernpruner","given":"Silvia","non-dropping-particle":"","parse-names":false,"suffix":""},{"dropping-particle":"","family":"Sala","given":"Roberto","non-dropping-particle":"","parse-names":false,"suffix":""},{"dropping-particle":"","family":"Garimoldi","given":"Mario","non-dropping-particle":"","parse-names":false,"suffix":""},{"dropping-particle":"","family":"Cerutti","given":"Sergio","non-dropping-particle":"","parse-names":false,"suffix":""},{"dropping-particle":"","family":"Baselli","given":"Giuseppe","non-dropping-particle":"","parse-names":false,"suffix":""},{"dropping-particle":"","family":"Pagani","given":"Massimo","non-dropping-particle":"","parse-names":false,"suffix":""},{"dropping-particle":"","family":"Malliani","given":"Alberto","non-dropping-particle":"","parse-names":false,"suffix":""}],"container-title":"The American Journal of Cardiology","id":"ITEM-2","issue":"16","issued":{"date-parts":[["1987","12","1"]]},"page":"1239-1245","publisher":"Excerpta Medica","title":"Heart rate variability as an index of sympathovagal interaction after acute myocardial infarction","type":"article-journal","volume":"60"},"uris":["http://www.mendeley.com/documents/?uuid=c12463a8-afd4-4d3d-8c54-8d4215f32326"]},{"id":"ITEM-3","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3","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33,41,42&lt;/sup&gt;","plainTextFormattedCitation":"33,41,42","previouslyFormattedCitation":"&lt;sup&gt;32,40,41&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33,41,42</w:t>
      </w:r>
      <w:r w:rsidRPr="00625215">
        <w:rPr>
          <w:color w:val="000000" w:themeColor="text1"/>
        </w:rPr>
        <w:fldChar w:fldCharType="end"/>
      </w:r>
      <w:r w:rsidRPr="00625215">
        <w:rPr>
          <w:color w:val="000000" w:themeColor="text1"/>
        </w:rPr>
        <w:t xml:space="preserve"> Traditional methods including exercise stress testing have limited sensitivity,</w:t>
      </w:r>
      <w:r w:rsidRPr="00625215">
        <w:rPr>
          <w:color w:val="000000" w:themeColor="text1"/>
        </w:rPr>
        <w:fldChar w:fldCharType="begin" w:fldLock="1"/>
      </w:r>
      <w:r w:rsidR="00206172">
        <w:rPr>
          <w:color w:val="000000" w:themeColor="text1"/>
        </w:rPr>
        <w:instrText>ADDIN CSL_CITATION {"citationItems":[{"id":"ITEM-1","itemData":{"DOI":"10.7326/M14-1225","ISBN":"0003-4819","ISSN":"15393704","PMID":"25775317","abstract":"BACKGROUND Cardiac screening in adults with resting or stress electrocardiography, stress echocardiography, or myocardial perfusion imaging can reveal findings associated with increased risk for coronary heart disease events, but inappropriate cardiac testing of low-risk adults has been identified as an important area of overuse by several professional societies. METHODS Narrative review based on published systematic reviews; guidelines; and articles on the yield, benefits, and harms of cardiac screening in low-risk adults. RESULTS Cardiac screening has not been shown to improve patient outcomes. It is also associated with potential harms due to false-positive results because they can lead to subsequent, potentially unnecessary tests and procedures. Cardiac screening is likely to be particularly inefficient in adults at low risk for coronary heart disease given the low prevalence and predictive values of testing in this population and the low likelihood that positive findings will affect treatment decisions. In this patient population, clinicians should focus on strategies for mitigating cardiovascular risk by treating modifiable risk factors (such as smoking, diabetes, hypertension, hyperlipidemia, and overweight) and encouraging healthy levels of exercise. HIGH-VALUE CARE ADVICE Clinicians should not screen for cardiac disease in asymptomatic, low-risk adults with resting or stress electrocardiography, stress echocardiography, or stress myocardial perfusion imaging.","author":[{"dropping-particle":"","family":"Chou","given":"Roger","non-dropping-particle":"","parse-names":false,"suffix":""},{"dropping-particle":"","family":"Qaseem","given":"Amir","non-dropping-particle":"","parse-names":false,"suffix":""},{"dropping-particle":"","family":"Biebelhausen","given":"John","non-dropping-particle":"","parse-names":false,"suffix":""},{"dropping-particle":"","family":"Desai","given":"Sanjay","non-dropping-particle":"","parse-names":false,"suffix":""},{"dropping-particle":"","family":"Feinberg","given":"Lawrence","non-dropping-particle":"","parse-names":false,"suffix":""},{"dropping-particle":"","family":"Horwitch","given":"Carrie A.","non-dropping-particle":"","parse-names":false,"suffix":""},{"dropping-particle":"","family":"Humphrey","given":"Linda L.","non-dropping-particle":"","parse-names":false,"suffix":""},{"dropping-particle":"","family":"McLean","given":"Robert M.","non-dropping-particle":"","parse-names":false,"suffix":""},{"dropping-particle":"","family":"Mir","given":"Tanveer P.","non-dropping-particle":"","parse-names":false,"suffix":""},{"dropping-particle":"V.","family":"Moyer","given":"Darilyn","non-dropping-particle":"","parse-names":false,"suffix":""},{"dropping-particle":"","family":"Skeff","given":"Kelley M.","non-dropping-particle":"","parse-names":false,"suffix":""},{"dropping-particle":"","family":"Tape","given":"Thomas G.","non-dropping-particle":"","parse-names":false,"suffix":""},{"dropping-particle":"","family":"Wiese","given":"Jeffrey","non-dropping-particle":"","parse-names":false,"suffix":""}],"container-title":"Annals of Internal Medicine","id":"ITEM-1","issue":"6","issued":{"date-parts":[["2015","3","17"]]},"page":"438-447","publisher":"American College of Physicians","title":"Cardiac screening with electrocardiography, stress echocardiography, or myocardial perfusion imaging: Advice for high-value care from the american college of physicians","type":"article","volume":"162"},"uris":["http://www.mendeley.com/documents/?uuid=7d52659e-3c9c-4216-96db-9316f99c1ef3"]}],"mendeley":{"formattedCitation":"&lt;sup&gt;43&lt;/sup&gt;","plainTextFormattedCitation":"43","previouslyFormattedCitation":"&lt;sup&gt;42&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43</w:t>
      </w:r>
      <w:r w:rsidRPr="00625215">
        <w:rPr>
          <w:color w:val="000000" w:themeColor="text1"/>
        </w:rPr>
        <w:fldChar w:fldCharType="end"/>
      </w:r>
      <w:r w:rsidRPr="00625215">
        <w:rPr>
          <w:color w:val="000000" w:themeColor="text1"/>
        </w:rPr>
        <w:t xml:space="preserve"> but HRV analysis has led to novel risk markers for IHD that need further investigation.</w:t>
      </w:r>
      <w:r w:rsidRPr="00625215">
        <w:rPr>
          <w:color w:val="000000" w:themeColor="text1"/>
        </w:rPr>
        <w:fldChar w:fldCharType="begin" w:fldLock="1"/>
      </w:r>
      <w:r w:rsidR="00206172">
        <w:rPr>
          <w:color w:val="000000" w:themeColor="text1"/>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mendeley":{"formattedCitation":"&lt;sup&gt;44,45&lt;/sup&gt;","plainTextFormattedCitation":"44,45","previouslyFormattedCitation":"&lt;sup&gt;43,44&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44,45</w:t>
      </w:r>
      <w:r w:rsidRPr="00625215">
        <w:rPr>
          <w:color w:val="000000" w:themeColor="text1"/>
        </w:rPr>
        <w:fldChar w:fldCharType="end"/>
      </w:r>
      <w:r w:rsidRPr="00625215">
        <w:rPr>
          <w:color w:val="000000" w:themeColor="text1"/>
        </w:rPr>
        <w:t xml:space="preserve"> Information within traditional HRV indices was thought to be explained by heart rate itself,</w:t>
      </w:r>
      <w:r w:rsidRPr="00625215">
        <w:rPr>
          <w:color w:val="000000" w:themeColor="text1"/>
        </w:rPr>
        <w:fldChar w:fldCharType="begin" w:fldLock="1"/>
      </w:r>
      <w:r w:rsidR="00206172">
        <w:rPr>
          <w:color w:val="000000" w:themeColor="text1"/>
        </w:rPr>
        <w:instrText>ADDIN CSL_CITATION {"citationItems":[{"id":"ITEM-1","itemData":{"DOI":"10.1111/anec.12148","ISBN":"1542-474X","ISSN":"1082720X","PMID":"3453272","abstract":"In the fall of 1983, 322 western calves, in five different groups, were bled on arrival at two Ontario feedlots. Calves receiving treatment for respiratory disease, within 35 days of arrival, were denoted as cases. The hematology and serum chemistry parameters of cases were compared to those of controls. Cases had significantly (p less than 0.05) lower hematocrits, fewer platelets, and more band cells on arrival, than did controls. Cases also had lower serum phosphorous, magnesium, potassium, iron and alkaline phosphatase levels, and increased bilirubin and aspartate aminotransferase levels relative to controls. Based on the results of multivariable logistic regression, hematocrit, platelet numbers, serum phosphorous, iron and aspartate aminotransferase levels were the most significant parameters for the prediction of respiratory disease. Reference values for stressed feedlot calves were created. Most parameters were distributed in an approximately normal manner, however the group to group variation in most parameters was significant.","author":[{"dropping-particle":"","family":"Sacha","given":"Jerzy","non-dropping-particle":"","parse-names":false,"suffix":""}],"container-title":"Annals of Noninvasive Electrocardiology","id":"ITEM-1","issue":"3","issued":{"date-parts":[["2014","5","1"]]},"page":"207-216","publisher":"Wiley/Blackwell (10.1111)","title":"Interaction between Heart Rate and Heart Rate Variability","type":"article-journal","volume":"19"},"uris":["http://www.mendeley.com/documents/?uuid=af5bb316-7a2a-40c1-98de-0f0de0d87a22"]}],"mendeley":{"formattedCitation":"&lt;sup&gt;46&lt;/sup&gt;","plainTextFormattedCitation":"46","previouslyFormattedCitation":"&lt;sup&gt;45&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46</w:t>
      </w:r>
      <w:r w:rsidRPr="00625215">
        <w:rPr>
          <w:color w:val="000000" w:themeColor="text1"/>
        </w:rPr>
        <w:fldChar w:fldCharType="end"/>
      </w:r>
      <w:r w:rsidRPr="00625215">
        <w:rPr>
          <w:color w:val="000000" w:themeColor="text1"/>
        </w:rPr>
        <w:t xml:space="preserve"> but newer indices capture additional information.</w:t>
      </w:r>
      <w:r w:rsidRPr="00625215">
        <w:rPr>
          <w:color w:val="000000" w:themeColor="text1"/>
        </w:rPr>
        <w:fldChar w:fldCharType="begin" w:fldLock="1"/>
      </w:r>
      <w:r w:rsidR="00206172">
        <w:rPr>
          <w:color w:val="000000" w:themeColor="text1"/>
        </w:rPr>
        <w:instrText>ADDIN CSL_CITATION {"citationItems":[{"id":"ITEM-1","itemData":{"DOI":"10.1046/j.1540-8167.2005.04358.x","ISBN":"3142861394","ISSN":"10453873","PMID":"15673380","abstract":"INTRODUCTION: Decreased heart rate variability (HRV) and abnormal nonlinear HRV shortly after myocardial infarction (MI) are risk factors for mortality. Traditional HRV predicts mortality in patients with a range of times post-MI, but the association of nonlinear HRV and outcome in this population is unknown. METHODS AND RESULTS: HRV was determined from 740 tapes recorded before antiarrhythmic therapy in Cardiac Arrhythmia Suppression Trial patients with ventricular premature contractions (VPCs) suppressed on the first randomized treatment. Patients were 70 +/- 121 days post-MI. Follow up was 362 +/- 241 days (70 deaths). The association between traditional time and frequency-domain HRV and mortality and nonlinear HRV and mortality were compared for the entire population (ALL), those without coronary artery bypass graft post-MI (no CABG), and those without CABG or diabetes (no CABG, no DIAB) using univariate and multivariate Cox regression analysis. Strength of association was compared by P values and Wald Chi-square values. Nonlinear HRV included short-term fractal scaling exponent, power law slope, and SD12 (Poincare dimension). For ALL and for no CABG, increased daytime SD12 had the strongest association with mortality (P=0.002 ALL and P &lt;0.001 no CABG). For no CABG, no DIAB increased 24-hour SD12 hours had the strongest association (P &lt;0.001) with mortality. Upon multivariate analysis, increased SD12, decreased ln ULF (ultra low frequency), and history of prior MI and history of congestive heart failure each remained in the model. CONCLUSION: Nonlinear HRV is associated with mortality post-MI. However, as with traditional HRV, this is diluted by CABG surgery post-MI and by diabetes. Results suggest that decreased long-term HRV and increased randomness of heart rate are each independent risk factors for mortality post-MI.","author":[{"dropping-particle":"","family":"Stein","given":"Phyllis K.","non-dropping-particle":"","parse-names":false,"suffix":""},{"dropping-particle":"","family":"Domitrovich","given":"Peter P.","non-dropping-particle":"","parse-names":false,"suffix":""},{"dropping-particle":"V.","family":"Huikuri","given":"Heikki","non-dropping-particle":"","parse-names":false,"suffix":""},{"dropping-particle":"","family":"Kleiger","given":"Robert E.","non-dropping-particle":"","parse-names":false,"suffix":""}],"container-title":"Journal of Cardiovascular Electrophysiology","id":"ITEM-1","issue":"1","issued":{"date-parts":[["2005","1","1"]]},"page":"13-20","publisher":"Wiley/Blackwell (10.1111)","title":"Traditional and nonlinear heart rate variability are each independently associated with mortality after myocardial infarction","type":"article-journal","volume":"16"},"uris":["http://www.mendeley.com/documents/?uuid=d5a50fe2-4ede-4ba2-945d-47fcf9ea4ecd"]}],"mendeley":{"formattedCitation":"&lt;sup&gt;47&lt;/sup&gt;","plainTextFormattedCitation":"47","previouslyFormattedCitation":"&lt;sup&gt;46&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47</w:t>
      </w:r>
      <w:r w:rsidRPr="00625215">
        <w:rPr>
          <w:color w:val="000000" w:themeColor="text1"/>
        </w:rPr>
        <w:fldChar w:fldCharType="end"/>
      </w:r>
      <w:r w:rsidRPr="00625215">
        <w:rPr>
          <w:color w:val="000000" w:themeColor="text1"/>
        </w:rPr>
        <w:t xml:space="preserve"> </w:t>
      </w:r>
      <w:r w:rsidRPr="00625215">
        <w:rPr>
          <w:color w:val="000000" w:themeColor="text1"/>
          <w:u w:val="single"/>
        </w:rPr>
        <w:t>A novel method for HRV analysis is through</w:t>
      </w:r>
      <w:r w:rsidRPr="00625215">
        <w:rPr>
          <w:i/>
          <w:color w:val="000000" w:themeColor="text1"/>
          <w:u w:val="single"/>
        </w:rPr>
        <w:t xml:space="preserve"> </w:t>
      </w:r>
      <w:r w:rsidRPr="00625215">
        <w:rPr>
          <w:color w:val="000000" w:themeColor="text1"/>
          <w:u w:val="single"/>
        </w:rPr>
        <w:t xml:space="preserve">a non-linear method named </w:t>
      </w:r>
      <w:proofErr w:type="spellStart"/>
      <w:r w:rsidRPr="00625215">
        <w:rPr>
          <w:i/>
          <w:color w:val="000000" w:themeColor="text1"/>
          <w:u w:val="single"/>
        </w:rPr>
        <w:t>Dyx</w:t>
      </w:r>
      <w:proofErr w:type="spellEnd"/>
      <w:r w:rsidRPr="00625215">
        <w:rPr>
          <w:color w:val="000000" w:themeColor="text1"/>
        </w:rPr>
        <w:t xml:space="preserve">, which uses the multipole method in </w:t>
      </w:r>
      <w:proofErr w:type="spellStart"/>
      <w:r w:rsidRPr="00625215">
        <w:rPr>
          <w:color w:val="000000" w:themeColor="text1"/>
        </w:rPr>
        <w:t>Poincaré</w:t>
      </w:r>
      <w:proofErr w:type="spellEnd"/>
      <w:r w:rsidRPr="00625215">
        <w:rPr>
          <w:color w:val="000000" w:themeColor="text1"/>
        </w:rPr>
        <w:t xml:space="preserve"> plots where RR intervals are plotted as a function of prior RR intervals (</w:t>
      </w:r>
      <w:r w:rsidRPr="00625215">
        <w:rPr>
          <w:b/>
          <w:color w:val="000000" w:themeColor="text1"/>
        </w:rPr>
        <w:t>Figure 1)</w:t>
      </w:r>
      <w:r w:rsidRPr="00625215">
        <w:rPr>
          <w:color w:val="000000" w:themeColor="text1"/>
        </w:rPr>
        <w:t>.</w:t>
      </w:r>
      <w:r w:rsidRPr="00625215">
        <w:rPr>
          <w:color w:val="000000" w:themeColor="text1"/>
        </w:rPr>
        <w:fldChar w:fldCharType="begin" w:fldLock="1"/>
      </w:r>
      <w:r w:rsidR="00206172">
        <w:rPr>
          <w:color w:val="000000" w:themeColor="text1"/>
        </w:rPr>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id":"ITEM-3","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3","issue":"1-2","issued":{"date-parts":[["2002"]]},"page":"260-274","title":"Description of complex time series by multipoles","type":"article-journal","volume":"311"},"uris":["http://www.mendeley.com/documents/?uuid=9c52e0e7-fa67-4791-aec7-b83dcdd17889"]}],"mendeley":{"formattedCitation":"&lt;sup&gt;26,27,48&lt;/sup&gt;","plainTextFormattedCitation":"26,27,48","previouslyFormattedCitation":"&lt;sup&gt;25,26,47&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26,27,48</w:t>
      </w:r>
      <w:r w:rsidRPr="00625215">
        <w:rPr>
          <w:color w:val="000000" w:themeColor="text1"/>
        </w:rPr>
        <w:fldChar w:fldCharType="end"/>
      </w:r>
      <w:r w:rsidRPr="00625215">
        <w:rPr>
          <w:color w:val="000000" w:themeColor="text1"/>
        </w:rPr>
        <w:t xml:space="preserve"> </w:t>
      </w:r>
      <w:proofErr w:type="spellStart"/>
      <w:r w:rsidRPr="00625215">
        <w:rPr>
          <w:i/>
          <w:color w:val="000000" w:themeColor="text1"/>
        </w:rPr>
        <w:t>Dyx</w:t>
      </w:r>
      <w:proofErr w:type="spellEnd"/>
      <w:r w:rsidRPr="00625215">
        <w:rPr>
          <w:color w:val="000000" w:themeColor="text1"/>
        </w:rPr>
        <w:t xml:space="preserve"> measures overall variability in heart rate, but also indicates how erratic and non-linear the heart rate trends are as well. After MI, low </w:t>
      </w:r>
      <w:proofErr w:type="spellStart"/>
      <w:r w:rsidRPr="00625215">
        <w:rPr>
          <w:i/>
          <w:color w:val="000000" w:themeColor="text1"/>
        </w:rPr>
        <w:t>Dyx</w:t>
      </w:r>
      <w:proofErr w:type="spellEnd"/>
      <w:r w:rsidRPr="00625215">
        <w:rPr>
          <w:color w:val="000000" w:themeColor="text1"/>
        </w:rPr>
        <w:t xml:space="preserve"> has an independent hazard ratio of 2.4 (CI 1.5 to 3.8) for mortality in a recent study.</w:t>
      </w:r>
      <w:r w:rsidRPr="00625215">
        <w:rPr>
          <w:color w:val="000000" w:themeColor="text1"/>
        </w:rPr>
        <w:fldChar w:fldCharType="begin" w:fldLock="1"/>
      </w:r>
      <w:r w:rsidR="00206172">
        <w:rPr>
          <w:color w:val="000000" w:themeColor="text1"/>
        </w:rPr>
        <w:instrText>ADDIN CSL_CITATION {"citationItems":[{"id":"ITEM-1","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1","issue":"1","issued":{"date-parts":[["2016"]]},"page":"60-68","title":"Heart Rate Variability Density Analysis (Dyx) and Prediction of Long-Term Mortality after Acute Myocardial Infarction.","type":"article-journal","volume":"21"},"uris":["http://www.mendeley.com/documents/?uuid=f6e71794-53c9-4491-8096-9507511a1d72"]}],"mendeley":{"formattedCitation":"&lt;sup&gt;28&lt;/sup&gt;","plainTextFormattedCitation":"28","previouslyFormattedCitation":"&lt;sup&gt;27&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28</w:t>
      </w:r>
      <w:r w:rsidRPr="00625215">
        <w:rPr>
          <w:color w:val="000000" w:themeColor="text1"/>
        </w:rPr>
        <w:fldChar w:fldCharType="end"/>
      </w:r>
      <w:r w:rsidRPr="00625215">
        <w:rPr>
          <w:color w:val="000000" w:themeColor="text1"/>
        </w:rPr>
        <w:t xml:space="preserve"> Very few studies however have studied the prospective value of autonomic dysfunction in predicting obstructive CAD as measured by coronary angiography. A single, recent study examined </w:t>
      </w:r>
      <w:proofErr w:type="spellStart"/>
      <w:r w:rsidRPr="00625215">
        <w:rPr>
          <w:i/>
          <w:color w:val="000000" w:themeColor="text1"/>
        </w:rPr>
        <w:t>Dyx</w:t>
      </w:r>
      <w:proofErr w:type="spellEnd"/>
      <w:r w:rsidRPr="00625215">
        <w:rPr>
          <w:color w:val="000000" w:themeColor="text1"/>
        </w:rPr>
        <w:t xml:space="preserve"> with no known IHD and found that low </w:t>
      </w:r>
      <w:proofErr w:type="spellStart"/>
      <w:r w:rsidRPr="00625215">
        <w:rPr>
          <w:i/>
          <w:color w:val="000000" w:themeColor="text1"/>
        </w:rPr>
        <w:t>Dyx</w:t>
      </w:r>
      <w:proofErr w:type="spellEnd"/>
      <w:r w:rsidRPr="00625215">
        <w:rPr>
          <w:i/>
          <w:color w:val="000000" w:themeColor="text1"/>
        </w:rPr>
        <w:t xml:space="preserve"> </w:t>
      </w:r>
      <w:r w:rsidRPr="00625215">
        <w:rPr>
          <w:color w:val="000000" w:themeColor="text1"/>
        </w:rPr>
        <w:t>predicted abnormal MPI with an improved sensitivity and specificity to exercise stress test.</w:t>
      </w:r>
      <w:r w:rsidRPr="00625215">
        <w:rPr>
          <w:color w:val="000000" w:themeColor="text1"/>
        </w:rPr>
        <w:fldChar w:fldCharType="begin" w:fldLock="1"/>
      </w:r>
      <w:r w:rsidR="00206172">
        <w:rPr>
          <w:color w:val="000000" w:themeColor="text1"/>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44&lt;/sup&gt;","plainTextFormattedCitation":"44","previouslyFormattedCitation":"&lt;sup&gt;43&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44</w:t>
      </w:r>
      <w:r w:rsidRPr="00625215">
        <w:rPr>
          <w:color w:val="000000" w:themeColor="text1"/>
        </w:rPr>
        <w:fldChar w:fldCharType="end"/>
      </w:r>
      <w:r w:rsidRPr="00625215">
        <w:rPr>
          <w:color w:val="000000" w:themeColor="text1"/>
        </w:rPr>
        <w:t xml:space="preserve"> We demonstrated in a cohort of 276 individuals with no known IHD from the Emory Twin Study, </w:t>
      </w:r>
      <w:r w:rsidRPr="00625215">
        <w:rPr>
          <w:color w:val="000000" w:themeColor="text1"/>
          <w:u w:val="single"/>
        </w:rPr>
        <w:t xml:space="preserve">low </w:t>
      </w:r>
      <w:proofErr w:type="spellStart"/>
      <w:r w:rsidRPr="00625215">
        <w:rPr>
          <w:i/>
          <w:color w:val="000000" w:themeColor="text1"/>
          <w:u w:val="single"/>
        </w:rPr>
        <w:t>Dyx</w:t>
      </w:r>
      <w:proofErr w:type="spellEnd"/>
      <w:r w:rsidRPr="00625215">
        <w:rPr>
          <w:color w:val="000000" w:themeColor="text1"/>
          <w:u w:val="single"/>
        </w:rPr>
        <w:t xml:space="preserve"> in morning hours had a 12-fold increase in the odds of abnormal MPI</w:t>
      </w:r>
      <w:r w:rsidRPr="00625215">
        <w:rPr>
          <w:color w:val="000000" w:themeColor="text1"/>
        </w:rPr>
        <w:t xml:space="preserve">. </w:t>
      </w:r>
      <w:r w:rsidRPr="00625215">
        <w:rPr>
          <w:color w:val="000000" w:themeColor="text1"/>
        </w:rPr>
        <w:fldChar w:fldCharType="begin" w:fldLock="1"/>
      </w:r>
      <w:r w:rsidR="00206172">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9&lt;/sup&gt;","plainTextFormattedCitation":"49","previouslyFormattedCitation":"&lt;sup&gt;48&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49</w:t>
      </w:r>
      <w:r w:rsidRPr="00625215">
        <w:rPr>
          <w:color w:val="000000" w:themeColor="text1"/>
        </w:rPr>
        <w:fldChar w:fldCharType="end"/>
      </w:r>
      <w:r w:rsidRPr="00625215">
        <w:rPr>
          <w:color w:val="000000" w:themeColor="text1"/>
        </w:rPr>
        <w:t xml:space="preserve"> These findings validate the prior work on </w:t>
      </w:r>
      <w:proofErr w:type="spellStart"/>
      <w:r w:rsidRPr="00625215">
        <w:rPr>
          <w:i/>
          <w:color w:val="000000" w:themeColor="text1"/>
        </w:rPr>
        <w:t>Dyx</w:t>
      </w:r>
      <w:proofErr w:type="spellEnd"/>
      <w:r w:rsidRPr="00625215">
        <w:rPr>
          <w:color w:val="000000" w:themeColor="text1"/>
        </w:rPr>
        <w:t xml:space="preserve"> but also contextualize autonomic balance within the circadian rhythm.</w:t>
      </w:r>
      <w:r w:rsidRPr="00625215">
        <w:rPr>
          <w:color w:val="000000" w:themeColor="text1"/>
        </w:rPr>
        <w:fldChar w:fldCharType="begin" w:fldLock="1"/>
      </w:r>
      <w:r w:rsidR="00206172">
        <w:rPr>
          <w:color w:val="000000" w:themeColor="text1"/>
        </w:rPr>
        <w:instrText>ADDIN CSL_CITATION {"citationItems":[{"id":"ITEM-1","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1","issued":{"date-parts":[["2011","8"]]},"page":"681-682","publisher":"IEEE","title":"Correlation of heart rate variability and circadian markers in humans","type":"paper-conference"},"uris":["http://www.mendeley.com/documents/?uuid=853bef31-fb99-42a8-95dc-0ec899a7559e"]},{"id":"ITEM-2","itemData":{"DOI":"10.1109/IEMBS.2006.259558","ISBN":"1424400325","ISSN":"05891019","PMID":"17946831","abstract":"The amount of time between heartbeats is controlled by the rate of depolarization of the sinoatrial node. This rate is controlled by a combination of sympathetic and parasympathetic inputs. For this reason, analysis of heart rate (HR) and heart rate variability (HRV) derived from intervals between normal heart beats provides insights into changing cardiac autonomic function. Increased sympathetic control of the heart from one time point to the next tends to increase HRs, decrease the amount of vagally modulated sinus arrhythmia measured as high-frequency (HF) spectral power, and increase the ratio between low-frequency (LF) spectral power and HF (the LF/HF ratio). Conversely, a shift toward greater vagal control of the heart tends to produce decreased HRs, increases in HF power, and decreases the LF/HF ratio. Clear circadian cycles of HR and HRV are seen in most subjects and correspond to periods of sleep and activity. The magnitude of these cycles is well captured by traditional HRV indices such as deviation of all normal-to-normal (NN) intervals. Cosinor analysis also provides a rough estimate of the magnitude of circadian rhythms. We have observed that HR and HRV fluctuate over time in a cyclic manner in most subjects. Although these cycles are especially prominent during the nighttime, they are seen in the daytime as well. We have developed a number of measures that quantify ultradian properties of HR/HRV cycles and would permit comparisons between subjects. We applied these measures during overnight polysomnography and have shown that ultradian rhythms of cardiac autonomic modulation have a variable and often weak correspondence with traditional sleep stages . In the current study, we applied the methodology developed for the nighttime recordings to 24-h recordings in young healthy subjects and compared these results to those obtained during the nighttime only in the same subjects and in an older group of cardiac patients. Our purpose was to explore the presenc- e and magnitude of ultradian cycles of HRV during the entire 24-h period and during sleep.","author":[{"dropping-particle":"","family":"Stein","given":"Phyllis K.","non-dropping-particle":"","parse-names":false,"suffix":""},{"dropping-particle":"","family":"Lundequam","given":"Eric J.","non-dropping-particle":"","parse-names":false,"suffix":""},{"dropping-particle":"","family":"Clauw","given":"Daniel","non-dropping-particle":"","parse-names":false,"suffix":""},{"dropping-particle":"","family":"Freedland","given":"Kenneth E.","non-dropping-particle":"","parse-names":false,"suffix":""},{"dropping-particle":"","family":"Carney","given":"Robert M.","non-dropping-particle":"","parse-names":false,"suffix":""},{"dropping-particle":"","family":"Domitrovich","given":"Peter P.","non-dropping-particle":"","parse-names":false,"suffix":""}],"container-title":"Annual International Conference of the IEEE Engineering in Medicine and Biology - Proceedings","id":"ITEM-2","issued":{"date-parts":[["2006"]]},"page":"429-432","title":"Circadian and ultradian rhythms in cardiac autonomic modulation","type":"article-journal"},"uris":["http://www.mendeley.com/documents/?uuid=64cdd4d7-327b-464f-9b1f-fb03e23de0f6"]}],"mendeley":{"formattedCitation":"&lt;sup&gt;50,51&lt;/sup&gt;","plainTextFormattedCitation":"50,51","previouslyFormattedCitation":"&lt;sup&gt;49,50&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50,51</w:t>
      </w:r>
      <w:r w:rsidRPr="00625215">
        <w:rPr>
          <w:color w:val="000000" w:themeColor="text1"/>
        </w:rPr>
        <w:fldChar w:fldCharType="end"/>
      </w:r>
      <w:r w:rsidRPr="00625215">
        <w:rPr>
          <w:color w:val="000000" w:themeColor="text1"/>
        </w:rPr>
        <w:t xml:space="preserve"> These important findings have helped to place measures of autonomic dysfunction in a potentially clinically useful role. Given the low costs and risks associated with this measure (requires only ambulatory ECG), there is a pressing need for more translational research in the area. Such technologies may ultimately reduce the need for invasive testing with coronary angiography as well as identify asymptomatic, high-risk individuals.</w:t>
      </w:r>
      <w:r w:rsidRPr="00625215">
        <w:rPr>
          <w:noProof/>
          <w:color w:val="000000" w:themeColor="text1"/>
          <w:u w:val="single"/>
        </w:rPr>
        <w:t xml:space="preserve"> </w:t>
      </w:r>
    </w:p>
    <w:p w14:paraId="5F2DD564" w14:textId="77777777" w:rsidR="00625215" w:rsidRPr="00625215" w:rsidRDefault="00625215" w:rsidP="00625215">
      <w:pPr>
        <w:rPr>
          <w:color w:val="000000" w:themeColor="text1"/>
          <w:sz w:val="12"/>
          <w:szCs w:val="12"/>
        </w:rPr>
      </w:pPr>
    </w:p>
    <w:p w14:paraId="50BCFA83" w14:textId="088BED5E" w:rsidR="002C261B" w:rsidRDefault="002C261B" w:rsidP="002C261B">
      <w:pPr>
        <w:rPr>
          <w:color w:val="000000" w:themeColor="text1"/>
        </w:rPr>
      </w:pPr>
      <w:r w:rsidRPr="00625215">
        <w:rPr>
          <w:color w:val="000000" w:themeColor="text1"/>
        </w:rPr>
        <w:t>Our research program will pursue clinical relevance for an HRV-based biomarker, and potentially help to fill an important gap that has prevented HRV from becoming a mainstream clinical test for cardiovascular disease diagnosis.</w:t>
      </w:r>
      <w:r w:rsidRPr="00625215">
        <w:rPr>
          <w:color w:val="000000" w:themeColor="text1"/>
        </w:rPr>
        <w:fldChar w:fldCharType="begin" w:fldLock="1"/>
      </w:r>
      <w:r w:rsidR="00206172">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33&lt;/sup&gt;","plainTextFormattedCitation":"33","previouslyFormattedCitation":"&lt;sup&gt;32&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33</w:t>
      </w:r>
      <w:r w:rsidRPr="00625215">
        <w:rPr>
          <w:color w:val="000000" w:themeColor="text1"/>
        </w:rPr>
        <w:fldChar w:fldCharType="end"/>
      </w:r>
      <w:r w:rsidRPr="00625215">
        <w:rPr>
          <w:color w:val="000000" w:themeColor="text1"/>
        </w:rPr>
        <w:t xml:space="preserve"> This potential is gaining momentum. Based on recent research findings,</w:t>
      </w:r>
      <w:r w:rsidRPr="00625215">
        <w:rPr>
          <w:color w:val="000000" w:themeColor="text1"/>
        </w:rPr>
        <w:fldChar w:fldCharType="begin" w:fldLock="1"/>
      </w:r>
      <w:r w:rsidR="00206172">
        <w:rPr>
          <w:color w:val="000000" w:themeColor="text1"/>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44&lt;/sup&gt;","plainTextFormattedCitation":"44","previouslyFormattedCitation":"&lt;sup&gt;43&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44</w:t>
      </w:r>
      <w:r w:rsidRPr="00625215">
        <w:rPr>
          <w:color w:val="000000" w:themeColor="text1"/>
        </w:rPr>
        <w:fldChar w:fldCharType="end"/>
      </w:r>
      <w:r w:rsidRPr="00625215">
        <w:rPr>
          <w:color w:val="000000" w:themeColor="text1"/>
        </w:rPr>
        <w:t xml:space="preserve"> </w:t>
      </w:r>
      <w:proofErr w:type="spellStart"/>
      <w:r w:rsidRPr="00625215">
        <w:rPr>
          <w:color w:val="000000" w:themeColor="text1"/>
        </w:rPr>
        <w:t>HeartTrends</w:t>
      </w:r>
      <w:proofErr w:type="spellEnd"/>
      <w:r w:rsidRPr="00625215">
        <w:rPr>
          <w:color w:val="000000" w:themeColor="text1"/>
        </w:rPr>
        <w:t xml:space="preserve"> was recently established as a company to offer </w:t>
      </w:r>
      <w:proofErr w:type="spellStart"/>
      <w:r w:rsidRPr="00625215">
        <w:rPr>
          <w:i/>
          <w:iCs/>
          <w:color w:val="000000" w:themeColor="text1"/>
        </w:rPr>
        <w:t>Dyx</w:t>
      </w:r>
      <w:proofErr w:type="spellEnd"/>
      <w:r w:rsidRPr="00625215">
        <w:rPr>
          <w:color w:val="000000" w:themeColor="text1"/>
        </w:rPr>
        <w:t xml:space="preserve"> as a clinical tool to risk-stratify individuals for CAD. Their work is only supported by small, industry-sponsored studies of non-invasive cardiac imaging however, and therefore </w:t>
      </w:r>
      <w:r w:rsidRPr="00625215">
        <w:rPr>
          <w:color w:val="000000" w:themeColor="text1"/>
        </w:rPr>
        <w:lastRenderedPageBreak/>
        <w:t xml:space="preserve">not currently being utilized in most clinics. Our project will provide an independent evaluation of their </w:t>
      </w:r>
      <w:proofErr w:type="spellStart"/>
      <w:r w:rsidRPr="00625215">
        <w:rPr>
          <w:color w:val="000000" w:themeColor="text1"/>
        </w:rPr>
        <w:t>metrix</w:t>
      </w:r>
      <w:proofErr w:type="spellEnd"/>
      <w:r w:rsidRPr="00625215">
        <w:rPr>
          <w:color w:val="000000" w:themeColor="text1"/>
        </w:rPr>
        <w:t xml:space="preserve">, </w:t>
      </w:r>
      <w:proofErr w:type="spellStart"/>
      <w:r w:rsidRPr="00625215">
        <w:rPr>
          <w:i/>
          <w:iCs/>
          <w:color w:val="000000" w:themeColor="text1"/>
        </w:rPr>
        <w:t>Dyx</w:t>
      </w:r>
      <w:proofErr w:type="spellEnd"/>
      <w:r w:rsidRPr="00625215">
        <w:rPr>
          <w:color w:val="000000" w:themeColor="text1"/>
        </w:rPr>
        <w:t xml:space="preserve">, as a potentially measure of </w:t>
      </w:r>
      <w:r w:rsidRPr="00625215">
        <w:rPr>
          <w:i/>
          <w:iCs/>
          <w:color w:val="000000" w:themeColor="text1"/>
        </w:rPr>
        <w:t>obstructive CAD</w:t>
      </w:r>
      <w:r w:rsidRPr="00625215">
        <w:rPr>
          <w:color w:val="000000" w:themeColor="text1"/>
        </w:rPr>
        <w:t xml:space="preserve"> as measured by </w:t>
      </w:r>
      <w:r w:rsidRPr="00625215">
        <w:rPr>
          <w:i/>
          <w:iCs/>
          <w:color w:val="000000" w:themeColor="text1"/>
        </w:rPr>
        <w:t>coronary angiography</w:t>
      </w:r>
      <w:r w:rsidRPr="00625215">
        <w:rPr>
          <w:color w:val="000000" w:themeColor="text1"/>
        </w:rPr>
        <w:t xml:space="preserve">. This additional test of its clinical relevance may help evaluate its clinical potential; if we find that it is predictive, this may have widespread clinical implications when deciding who to send for coronary angiography. </w:t>
      </w:r>
      <w:proofErr w:type="spellStart"/>
      <w:r w:rsidRPr="00625215">
        <w:rPr>
          <w:i/>
          <w:iCs/>
          <w:color w:val="000000" w:themeColor="text1"/>
          <w:u w:val="single"/>
        </w:rPr>
        <w:t>Dyx</w:t>
      </w:r>
      <w:proofErr w:type="spellEnd"/>
      <w:r w:rsidRPr="00625215">
        <w:rPr>
          <w:color w:val="000000" w:themeColor="text1"/>
          <w:u w:val="single"/>
        </w:rPr>
        <w:t xml:space="preserve"> is not solely a metric of obstructive CAD risk, however.</w:t>
      </w:r>
      <w:r w:rsidRPr="00625215">
        <w:rPr>
          <w:color w:val="000000" w:themeColor="text1"/>
        </w:rPr>
        <w:t xml:space="preserve"> It may also help measure the complex relationship between the heart and the brain, and explain stress-related microvascular disease dysfunction as well.</w:t>
      </w:r>
      <w:r w:rsidRPr="00625215">
        <w:rPr>
          <w:color w:val="000000" w:themeColor="text1"/>
        </w:rPr>
        <w:fldChar w:fldCharType="begin" w:fldLock="1"/>
      </w:r>
      <w:r w:rsidR="00206172">
        <w:rPr>
          <w:color w:val="000000" w:themeColor="text1"/>
        </w:rPr>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afe5369d-be84-34a2-be13-979249304fdd"]}],"mendeley":{"formattedCitation":"&lt;sup&gt;30&lt;/sup&gt;","plainTextFormattedCitation":"30","previouslyFormattedCitation":"&lt;sup&gt;29&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30</w:t>
      </w:r>
      <w:r w:rsidRPr="00625215">
        <w:rPr>
          <w:color w:val="000000" w:themeColor="text1"/>
        </w:rPr>
        <w:fldChar w:fldCharType="end"/>
      </w:r>
      <w:r w:rsidRPr="00625215">
        <w:rPr>
          <w:color w:val="000000" w:themeColor="text1"/>
        </w:rPr>
        <w:t xml:space="preserve"> This is important because studies showing low </w:t>
      </w:r>
      <w:proofErr w:type="spellStart"/>
      <w:r w:rsidRPr="00625215">
        <w:rPr>
          <w:i/>
          <w:color w:val="000000" w:themeColor="text1"/>
        </w:rPr>
        <w:t>Dyx</w:t>
      </w:r>
      <w:proofErr w:type="spellEnd"/>
      <w:r w:rsidRPr="00625215">
        <w:rPr>
          <w:i/>
          <w:color w:val="000000" w:themeColor="text1"/>
        </w:rPr>
        <w:t xml:space="preserve"> </w:t>
      </w:r>
      <w:r w:rsidRPr="00625215">
        <w:rPr>
          <w:color w:val="000000" w:themeColor="text1"/>
        </w:rPr>
        <w:t>as predictive of abnormal myocardial perfusion imaging (MPI), including our own, are inherently limited:  abnormal MPI findings cannot distinguish between the larger epicardial coronary arteries and smaller myocardial resistance vessels.</w:t>
      </w:r>
      <w:r w:rsidRPr="00625215">
        <w:rPr>
          <w:color w:val="000000" w:themeColor="text1"/>
        </w:rPr>
        <w:fldChar w:fldCharType="begin" w:fldLock="1"/>
      </w:r>
      <w:r w:rsidR="00206172">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mendeley":{"formattedCitation":"&lt;sup&gt;45,49&lt;/sup&gt;","plainTextFormattedCitation":"45,49","previouslyFormattedCitation":"&lt;sup&gt;44,48&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45,49</w:t>
      </w:r>
      <w:r w:rsidRPr="00625215">
        <w:rPr>
          <w:color w:val="000000" w:themeColor="text1"/>
        </w:rPr>
        <w:fldChar w:fldCharType="end"/>
      </w:r>
      <w:r w:rsidRPr="00625215">
        <w:rPr>
          <w:color w:val="000000" w:themeColor="text1"/>
        </w:rPr>
        <w:t xml:space="preserve"> </w:t>
      </w:r>
      <w:proofErr w:type="spellStart"/>
      <w:r w:rsidRPr="00625215">
        <w:rPr>
          <w:i/>
          <w:color w:val="000000" w:themeColor="text1"/>
          <w:u w:val="single"/>
        </w:rPr>
        <w:t>Dyx</w:t>
      </w:r>
      <w:proofErr w:type="spellEnd"/>
      <w:r w:rsidRPr="00625215">
        <w:rPr>
          <w:color w:val="000000" w:themeColor="text1"/>
          <w:u w:val="single"/>
        </w:rPr>
        <w:t>, as a marker for neurovisceral dysfunction, may also shed light into the mechanism of increased non-cardiac risk</w:t>
      </w:r>
      <w:r w:rsidRPr="00625215">
        <w:rPr>
          <w:color w:val="000000" w:themeColor="text1"/>
        </w:rPr>
        <w:t>. As such, it may have potential in predicting psychiatric outcomes such as future depression,</w:t>
      </w:r>
      <w:r w:rsidRPr="00625215">
        <w:rPr>
          <w:color w:val="000000" w:themeColor="text1"/>
        </w:rPr>
        <w:fldChar w:fldCharType="begin" w:fldLock="1"/>
      </w:r>
      <w:r w:rsidR="00206172">
        <w:rPr>
          <w:color w:val="000000" w:themeColor="text1"/>
        </w:rPr>
        <w:instrText>ADDIN CSL_CITATION {"citationItems":[{"id":"ITEM-1","itemData":{"DOI":"10.1001/jamapsychiatry.2018.0747","ISSN":"2168-622X","abstract":"Importance Depressive symptoms are associated with lower heart rate variability (HRV), an index of autonomic dysregulation, but the direction of the association remains unclear. Objective To investigate the temporal association between depression and HRV. Design, Settings, and Participants A longitudinal, cross-lagged twin difference study, with baseline assessments from March 2002 to March 2006 (visit 1) and a 7-year follow-up (visit 2) at an academic research center with participants recruited from a national twin registry. Twins (n = 166) from the Vietnam Era Twin Registry, who served in the US military during the Vietnam War, and were discordant for depression at baseline were recruited. Main Outcomes and Measures At both visits, depressive symptoms were measured using the Beck Depression Inventory-II (BDI-II), and HRV was measured through 24-hour electrocardiogram monitoring. To assess the direction of the association, within-pair differences in multivariable mixed-effects regression models were examined, and standardized β coefficients for both pathways were calculated. The associations were evaluated separately in monozygotic and dizygotic twins. Results In the final analytic sample (N = 146), all participants were men, 138 (95%) were white, and the mean (SD) age was 54 (3) years at baseline. Results showed consistent associations between visit 1 HRV and visit 2 BDI score across all HRV domains and models (β coefficients ranging from −0.14 to −0.29), which were not explained by antidepressants or other participant characteristics. The magnitude of the association was similar in the opposite pathway linking visit 1 BDI score to visit 2 HRV, with β coefficients ranging from 0.05 to −0.30, but it was largely explained by antidepressant use. In stratified analysis by zygosity, significant associations were observed in monozygotic and dizygotic twins for the path linking visit 1 HRV to visit 2 BDI score, although the associations were slightly stronger in dizygotic twins. Conclusions and Relevance The association between depression and autonomic dysregulation, indexed by HRV, is bidirectional, with stronger evidence suggesting that autonomic function affects depression risk rather than vice versa. The opposite causal pathway from depression to lower HRV is mostly driven by antidepressant use. These findings highlight an important role of autonomic nervous system in the risk of depression and contribute new understanding of the mechanisms underlying th…","author":[{"dropping-particle":"","family":"Huang","given":"Minxuan","non-dropping-particle":"","parse-names":false,"suffix":""},{"dropping-particle":"","family":"Shah","given":"Amit","non-dropping-particle":"","parse-names":false,"suffix":""},{"dropping-particle":"","family":"Su","given":"Shaoyong","non-dropping-particle":"","parse-names":false,"suffix":""},{"dropping-particle":"","family":"Goldberg","given":"Jack","non-dropping-particle":"","parse-names":false,"suffix":""},{"dropping-particle":"","family":"Lampert","given":"Rachel J.","non-dropping-particle":"","parse-names":false,"suffix":""},{"dropping-particle":"","family":"Levantsevych","given":"Oleksiy M.","non-dropping-particle":"","parse-names":false,"suffix":""},{"dropping-particle":"","family":"Shallenberger","given":"Lucy","non-dropping-particle":"","parse-names":false,"suffix":""},{"dropping-particle":"","family":"Pimple","given":"Pratik","non-dropping-particle":"","parse-names":false,"suffix":""},{"dropping-particle":"","family":"Bremner","given":"J. Douglas","non-dropping-particle":"","parse-names":false,"suffix":""},{"dropping-particle":"","family":"Vaccarino","given":"Viola","non-dropping-particle":"","parse-names":false,"suffix":""}],"container-title":"JAMA Psychiatry","id":"ITEM-1","issue":"7","issued":{"date-parts":[["2018","7","1"]]},"page":"705","title":"Association of Depressive Symptoms and Heart Rate Variability in Vietnam War–Era Twins","type":"article-journal","volume":"75"},"uris":["http://www.mendeley.com/documents/?uuid=c9643c0d-a243-46a9-a394-8e5a2319751f"]}],"mendeley":{"formattedCitation":"&lt;sup&gt;52&lt;/sup&gt;","plainTextFormattedCitation":"52","previouslyFormattedCitation":"&lt;sup&gt;51&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52</w:t>
      </w:r>
      <w:r w:rsidRPr="00625215">
        <w:rPr>
          <w:color w:val="000000" w:themeColor="text1"/>
        </w:rPr>
        <w:fldChar w:fldCharType="end"/>
      </w:r>
      <w:r w:rsidRPr="00625215">
        <w:rPr>
          <w:color w:val="000000" w:themeColor="text1"/>
        </w:rPr>
        <w:t xml:space="preserve"> as well as future cognitive decline.</w:t>
      </w:r>
      <w:r w:rsidRPr="00625215">
        <w:rPr>
          <w:color w:val="000000" w:themeColor="text1"/>
        </w:rPr>
        <w:fldChar w:fldCharType="begin" w:fldLock="1"/>
      </w:r>
      <w:r w:rsidR="00206172">
        <w:rPr>
          <w:color w:val="000000" w:themeColor="text1"/>
        </w:rPr>
        <w:instrText>ADDIN CSL_CITATION {"citationItems":[{"id":"ITEM-1","itemData":{"DOI":"10.1097/PSY.0b013e3182227d6a.Is","ISBN":"1534-7796 (Electronic)\\r0033-3174 (Linking)","ISSN":"1534-7796","PMID":"21715297","abstract":"OBJECTIVE—Heart rate variability (HRV), a measure of autonomic function, has been associated with cognitive function, but studies are conflicting. Previous studies have also not controlled for familial and genetic influences. METHODS—We performed power spectral analysis on 24-hour ambulatory ECG’s in 416 middle-aged male twins from the Vietnam Era Twin Registry. Memory and learning were measured by verbal and visual selective reminding tests (SRT). Mixed-effect regression models were used to calculate associations between and within twin pairs, while adjusting for covariates. RESULTS—The mean age (SD) was 55 (2.9) years. A statistically significant positive association was found between measures of HRV and verbal, but not visual, SRT scores. The most statistically significant unadjusted association was found between very low frequency (VLF) HRV and verbal total recall SRT, such that each logarithm of increase in VLF was associated with an increased verbal SRT score of 4.85 points (p=0.002). The association persisted despite adjustment for demographic and cardiovascular risk factors, and after accounting for familial, and genetic factors by comparing twins within pairs. A significant interaction was found between post- traumatic stress disorder (PTSD) and HRV, such that total power and ultra low frequency were associated with SRT in twins (n=362) without PTSD, but not in those with PTSD. CONCLUSION—In conclusion, lower frequency spectra of HRV are associated with verbal, but not visual, learning and memory, particularly in subjects without PTSD. This association may indicate that autonomic nervous system dysregulation plays a role in cognitive decline.","author":[{"dropping-particle":"","family":"Shah","given":"Amit J","non-dropping-particle":"","parse-names":false,"suffix":""},{"dropping-particle":"","family":"Su","given":"Shaoyong","non-dropping-particle":"","parse-names":false,"suffix":""},{"dropping-particle":"","family":"Veledar","given":"Emir","non-dropping-particle":"","parse-names":false,"suffix":""},{"dropping-particle":"","family":"Bremner","given":"J Douglas","non-dropping-particle":"","parse-names":false,"suffix":""},{"dropping-particle":"","family":"Goldstein","given":"Felicia C","non-dropping-particle":"","parse-names":false,"suffix":""},{"dropping-particle":"","family":"Lampert","given":"Rachel","non-dropping-particle":"","parse-names":false,"suffix":""},{"dropping-particle":"","family":"Goldberg","given":"Jack","non-dropping-particle":"","parse-names":false,"suffix":""},{"dropping-particle":"","family":"Vaccarino","given":"Viola","non-dropping-particle":"","parse-names":false,"suffix":""}],"container-title":"Psychosomatic medicine","id":"ITEM-1","issue":"6","issued":{"date-parts":[["2011"]]},"page":"475-482","title":"Is Heart Rate Variability Related To Memory Performance in Middle Aged Men?","type":"article-journal","volume":"73"},"uris":["http://www.mendeley.com/documents/?uuid=ae907c00-e899-4f8f-b8fe-5ade8bca09e3"]}],"mendeley":{"formattedCitation":"&lt;sup&gt;53&lt;/sup&gt;","plainTextFormattedCitation":"53","previouslyFormattedCitation":"&lt;sup&gt;52&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53</w:t>
      </w:r>
      <w:r w:rsidRPr="00625215">
        <w:rPr>
          <w:color w:val="000000" w:themeColor="text1"/>
        </w:rPr>
        <w:fldChar w:fldCharType="end"/>
      </w:r>
    </w:p>
    <w:p w14:paraId="7DCC33C4" w14:textId="1DEADEEA" w:rsidR="00E512C7" w:rsidRDefault="00E512C7" w:rsidP="002C261B">
      <w:pPr>
        <w:rPr>
          <w:color w:val="000000" w:themeColor="text1"/>
        </w:rPr>
      </w:pPr>
    </w:p>
    <w:p w14:paraId="1B77BF56" w14:textId="3E63CB3F" w:rsidR="00E512C7" w:rsidRPr="00625215" w:rsidRDefault="00E512C7" w:rsidP="00E512C7">
      <w:pPr>
        <w:rPr>
          <w:color w:val="000000" w:themeColor="text1"/>
        </w:rPr>
      </w:pPr>
      <w:r w:rsidRPr="00625215">
        <w:rPr>
          <w:color w:val="000000" w:themeColor="text1"/>
        </w:rPr>
        <w:t>Ischemic heart disease (IHD) accounts for in 1 in every 7 deaths in the United States, with a prevalence of 3% or 7.9 million US adults.</w:t>
      </w:r>
      <w:r w:rsidRPr="00625215">
        <w:rPr>
          <w:color w:val="000000" w:themeColor="text1"/>
        </w:rPr>
        <w:fldChar w:fldCharType="begin" w:fldLock="1"/>
      </w:r>
      <w:r w:rsidR="00206172">
        <w:rPr>
          <w:color w:val="000000" w:themeColor="text1"/>
        </w:rPr>
        <w:instrText>ADDIN CSL_CITATION {"citationItems":[{"id":"ITEM-1","itemData":{"DOI":"10.1161/CIR.0000000000000558","ISBN":"0000000000000","ISSN":"0009-7322","PMID":"29386200","abstract":"Prevalence (unadjusted) estimates for poor, intermediate, and ideal cardiovascular health for each of the 7 metrics of cardiovascular health in the American Heart Association 2020 goals, US children aged 12 to 19 years, National Health and Nutrition Examination Survey (NHANES) 2011 to 2012. *Healthy diet score data reflects 2009 to 2010 NHANES data. Dariush Mozaffarian et al. Circulation. 2015;131:e29-e322","author":[{"dropping-particle":"","family":"Benjamin","given":"Emelia J","non-dropping-particle":"","parse-names":false,"suffix":""},{"dropping-particle":"","family":"Virani","given":"Salim S","non-dropping-particle":"","parse-names":false,"suffix":""},{"dropping-particle":"","family":"Callaway","given":"Clifton W","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20"]]},"page":"CIR.0000000000000558","publisher":"American Heart Association, Inc.","title":"Heart Disease and Stroke Statistics—2018 Update: A Report From the American Heart Association","type":"article-journal","volume":"137"},"uris":["http://www.mendeley.com/documents/?uuid=9ebbd991-9700-431e-bfb0-26ae62e4d1c6"]}],"mendeley":{"formattedCitation":"&lt;sup&gt;54&lt;/sup&gt;","plainTextFormattedCitation":"54","previouslyFormattedCitation":"&lt;sup&gt;53&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54</w:t>
      </w:r>
      <w:r w:rsidRPr="00625215">
        <w:rPr>
          <w:color w:val="000000" w:themeColor="text1"/>
        </w:rPr>
        <w:fldChar w:fldCharType="end"/>
      </w:r>
      <w:r w:rsidRPr="00625215">
        <w:rPr>
          <w:color w:val="000000" w:themeColor="text1"/>
        </w:rPr>
        <w:t xml:space="preserve"> Over 700,000 new heart attacks occur annually, with annual costs of heart attacks ($12.1 billion). The estimated direct and indirect costs of IHD were $204 billion, and these medical costs are projected to double by the year 2030.</w:t>
      </w:r>
      <w:r w:rsidRPr="00625215">
        <w:rPr>
          <w:color w:val="000000" w:themeColor="text1"/>
        </w:rPr>
        <w:fldChar w:fldCharType="begin" w:fldLock="1"/>
      </w:r>
      <w:r w:rsidR="00206172">
        <w:rPr>
          <w:color w:val="000000" w:themeColor="text1"/>
        </w:rPr>
        <w:instrText>ADDIN CSL_CITATION {"citationItems":[{"id":"ITEM-1","itemData":{"DOI":"10.1161/CIR.0000000000000558","ISBN":"0000000000000","ISSN":"0009-7322","PMID":"29386200","abstract":"Prevalence (unadjusted) estimates for poor, intermediate, and ideal cardiovascular health for each of the 7 metrics of cardiovascular health in the American Heart Association 2020 goals, US children aged 12 to 19 years, National Health and Nutrition Examination Survey (NHANES) 2011 to 2012. *Healthy diet score data reflects 2009 to 2010 NHANES data. Dariush Mozaffarian et al. Circulation. 2015;131:e29-e322","author":[{"dropping-particle":"","family":"Benjamin","given":"Emelia J","non-dropping-particle":"","parse-names":false,"suffix":""},{"dropping-particle":"","family":"Virani","given":"Salim S","non-dropping-particle":"","parse-names":false,"suffix":""},{"dropping-particle":"","family":"Callaway","given":"Clifton W","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20"]]},"page":"CIR.0000000000000558","publisher":"American Heart Association, Inc.","title":"Heart Disease and Stroke Statistics—2018 Update: A Report From the American Heart Association","type":"article-journal","volume":"137"},"uris":["http://www.mendeley.com/documents/?uuid=9ebbd991-9700-431e-bfb0-26ae62e4d1c6"]}],"mendeley":{"formattedCitation":"&lt;sup&gt;54&lt;/sup&gt;","plainTextFormattedCitation":"54","previouslyFormattedCitation":"&lt;sup&gt;53&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54</w:t>
      </w:r>
      <w:r w:rsidRPr="00625215">
        <w:rPr>
          <w:color w:val="000000" w:themeColor="text1"/>
        </w:rPr>
        <w:fldChar w:fldCharType="end"/>
      </w:r>
      <w:r w:rsidRPr="00625215">
        <w:rPr>
          <w:color w:val="000000" w:themeColor="text1"/>
        </w:rPr>
        <w:t xml:space="preserve"> However up to 20% of MIs are silent and up to 80% of IHD is unrecognized by standard ECG and clinical parameters.</w:t>
      </w:r>
      <w:r w:rsidRPr="00625215">
        <w:rPr>
          <w:color w:val="000000" w:themeColor="text1"/>
        </w:rPr>
        <w:fldChar w:fldCharType="begin" w:fldLock="1"/>
      </w:r>
      <w:r w:rsidR="00206172">
        <w:rPr>
          <w:color w:val="000000" w:themeColor="text1"/>
        </w:rPr>
        <w:instrText>ADDIN CSL_CITATION {"citationItems":[{"id":"ITEM-1","itemData":{"DOI":"10.1001/jama.2015.14849","ISBN":"1538-3598 (Electronic)\\r0098-7484 (Linking)","ISSN":"15383598","PMID":"26547466","abstract":"IMPORTANCE Myocardial scarring leads to cardiac dysfunction and poor prognosis. The prevalence of and factors associated with unrecognized myocardial infarction and scar have not been previously defined using contemporary methods in a multiethnic US population. OBJECTIVE To determine prevalence of and factors associated with myocardial scar in middle- and older-aged individuals in the United States. DESIGN, SETTING, AND PARTICIPANTS The Multi-Ethnic Study of Atherosclerosis (MESA) study is a population-based cohort in the United States. Participants were aged 45 through 84 years and free of clinical cardiovascular disease (CVD) at baseline in 2000-2002. In the 10th year examination (2010-2012), 1840 participants underwent cardiac magnetic resonance (CMR) imaging with gadolinium to detect myocardial scar. Cardiovascular disease risk factors and coronary artery calcium (CAC) scores were measured at baseline and year 10. Logistic regression models were used to estimate adjusted odds ratios (ORs) for myocardial scar. EXPOSURES Cardiovascular risk factors, CAC scores, left ventricle size and function, and carotid intima-media thickness. MAIN OUTCOMES AND MEASURES Myocardial scar detected by CMR imaging. RESULTS Of 1840 participants (mean [SD] age, 68 [9] years, 52% men), 146 (7.9%) had myocardial scars, of which 114 (78%) were undetected by electrocardiogram or by clinical adjudication. In adjusted models, age, male sex, body mass index, hypertension, and current smoking at baseline were associated with myocardial scar at year 10. The OR per 8.9-year increment was 1.61 (95% CI, 1.36-1.91; P &lt; .001); for men vs women: OR, 5.76 (95% CI, 3.61-9.17; P &lt; .001); per 4.8-SD body mass index: OR, 1.32 (95% CI, 1.09-1.61, P = .005); for hypertension: OR, 1.61 (95% CI, 1.12-2.30; P = .009); and for current vs never smokers: 2.00 (95% CI, 1.22-3.28; P = .006). Age-, sex-, and ethnicity-adjusted CAC scores at baseline were also associated with myocardial scar at year 10. Compared with a CAC score of 0, the OR for scores from 1 through 99 was 2.4 (95% CI, 1.5-3.9); from 100 through 399, 3.0 (95% CI, 1.7-5.1), and 400 or higher, 3.3 (95% CI, 1.7-6.1) (P ≤ .001). The CAC score significantly added to the association of myocardial scar with age, sex, race/ethnicity, and traditional CVD risk factors (C statistic, 0.81 with CAC vs 0.79 without CAC, P = .01). CONCLUSIONS AND RELEVANCE The prevalence of myocardial scars in a US community-based multiethnic cohort was 7.9%, of whic…","author":[{"dropping-particle":"","family":"Turkbey","given":"Evrim B.","non-dropping-particle":"","parse-names":false,"suffix":""},{"dropping-particle":"","family":"Nacif","given":"Marcelo S.","non-dropping-particle":"","parse-names":false,"suffix":""},{"dropping-particle":"","family":"Guo","given":"Mengye","non-dropping-particle":"","parse-names":false,"suffix":""},{"dropping-particle":"","family":"McClelland","given":"Robyn L.","non-dropping-particle":"","parse-names":false,"suffix":""},{"dropping-particle":"","family":"Teixeira","given":"Patricia B.R.P.","non-dropping-particle":"","parse-names":false,"suffix":""},{"dropping-particle":"","family":"Bild","given":"Diane E.","non-dropping-particle":"","parse-names":false,"suffix":""},{"dropping-particle":"","family":"Barr","given":"R. Graham","non-dropping-particle":"","parse-names":false,"suffix":""},{"dropping-particle":"","family":"Shea","given":"Steven","non-dropping-particle":"","parse-names":false,"suffix":""},{"dropping-particle":"","family":"Post","given":"Wendy","non-dropping-particle":"","parse-names":false,"suffix":""},{"dropping-particle":"","family":"Burke","given":"Gregory","non-dropping-particle":"","parse-names":false,"suffix":""},{"dropping-particle":"","family":"Budoff","given":"Matthew J.","non-dropping-particle":"","parse-names":false,"suffix":""},{"dropping-particle":"","family":"Folsom","given":"Aaron R.","non-dropping-particle":"","parse-names":false,"suffix":""},{"dropping-particle":"","family":"Liu","given":"Chia Ying","non-dropping-particle":"","parse-names":false,"suffix":""},{"dropping-particle":"","family":"Lima","given":"João A.","non-dropping-particle":"","parse-names":false,"suffix":""},{"dropping-particle":"","family":"Bluemke","given":"David A.","non-dropping-particle":"","parse-names":false,"suffix":""}],"container-title":"JAMA - Journal of the American Medical Association","id":"ITEM-1","issue":"18","issued":{"date-parts":[["2015","11","10"]]},"page":"1945-1954","publisher":"American Medical Association","title":"Prevalence and correlates of myocardial scar in a US cohort","type":"article-journal","volume":"314"},"uris":["http://www.mendeley.com/documents/?uuid=0d619be2-0939-4ade-8a75-3463a3ac7ddc"]}],"mendeley":{"formattedCitation":"&lt;sup&gt;55&lt;/sup&gt;","plainTextFormattedCitation":"55","previouslyFormattedCitation":"&lt;sup&gt;54&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55</w:t>
      </w:r>
      <w:r w:rsidRPr="00625215">
        <w:rPr>
          <w:color w:val="000000" w:themeColor="text1"/>
        </w:rPr>
        <w:fldChar w:fldCharType="end"/>
      </w:r>
      <w:r w:rsidRPr="00625215">
        <w:rPr>
          <w:color w:val="000000" w:themeColor="text1"/>
        </w:rPr>
        <w:t xml:space="preserve"> Although there has been a decline in cardiovascular mortality overall, the rate of out-of-hospital events has not decreased in proportion to the rate of in-hospital events.</w:t>
      </w:r>
      <w:r w:rsidRPr="00625215">
        <w:rPr>
          <w:color w:val="000000" w:themeColor="text1"/>
        </w:rPr>
        <w:fldChar w:fldCharType="begin" w:fldLock="1"/>
      </w:r>
      <w:r w:rsidR="00206172">
        <w:rPr>
          <w:color w:val="000000" w:themeColor="text1"/>
        </w:rPr>
        <w:instrText>ADDIN CSL_CITATION {"citationItems":[{"id":"ITEM-1","itemData":{"DOI":"10.1161/CIRCULATIONAHA.105.590463","ISSN":"00097322","abstract":"Although age-adjusted cardiovascular disease (CVD) mortality has declined over the past decades, controversies remain about whether this trend was similar across locations of death and disease categories and about the existence of age and sex disparities.","author":[{"dropping-particle":"","family":"Gerber","given":"Yariv","non-dropping-particle":"","parse-names":false,"suffix":""},{"dropping-particle":"","family":"Jacobsen","given":"Steven J","non-dropping-particle":"","parse-names":false,"suffix":""},{"dropping-particle":"","family":"Frye","given":"Robert L","non-dropping-particle":"","parse-names":false,"suffix":""},{"dropping-particle":"","family":"Weston","given":"Susan A","non-dropping-particle":"","parse-names":false,"suffix":""},{"dropping-particle":"","family":"Killian","given":"Jill M","non-dropping-particle":"","parse-names":false,"suffix":""},{"dropping-particle":"","family":"Roger","given":"Véronique L","non-dropping-particle":"","parse-names":false,"suffix":""}],"container-title":"Circulation","id":"ITEM-1","issue":"19","issued":{"date-parts":[["2006"]]},"page":"2285-2292","title":"Secular trends in deaths from cardiovascular diseases: A 25-year community study","type":"article-journal","volume":"113"},"uris":["http://www.mendeley.com/documents/?uuid=e3e9c42e-fea5-32e2-964d-eaeadb89029c"]}],"mendeley":{"formattedCitation":"&lt;sup&gt;56&lt;/sup&gt;","plainTextFormattedCitation":"56","previouslyFormattedCitation":"&lt;sup&gt;55&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56</w:t>
      </w:r>
      <w:r w:rsidRPr="00625215">
        <w:rPr>
          <w:color w:val="000000" w:themeColor="text1"/>
        </w:rPr>
        <w:fldChar w:fldCharType="end"/>
      </w:r>
      <w:r w:rsidRPr="00625215">
        <w:rPr>
          <w:color w:val="000000" w:themeColor="text1"/>
        </w:rPr>
        <w:t xml:space="preserve"> </w:t>
      </w:r>
      <w:r w:rsidRPr="00625215">
        <w:rPr>
          <w:color w:val="000000" w:themeColor="text1"/>
          <w:u w:val="single"/>
        </w:rPr>
        <w:t>Mental stress plays a role in the complications of IHD, and is an under-recognized and important risk factor. More research on the brain-heart connection may help unlock some of the difficult roadblocks in reducing IHD in the community</w:t>
      </w:r>
      <w:r w:rsidRPr="00625215">
        <w:rPr>
          <w:color w:val="000000" w:themeColor="text1"/>
        </w:rPr>
        <w:t>.</w:t>
      </w:r>
      <w:r w:rsidRPr="00625215">
        <w:rPr>
          <w:color w:val="000000" w:themeColor="text1"/>
        </w:rPr>
        <w:fldChar w:fldCharType="begin" w:fldLock="1"/>
      </w:r>
      <w:r w:rsidR="00206172">
        <w:rPr>
          <w:color w:val="000000" w:themeColor="text1"/>
        </w:rPr>
        <w:instrText>ADDIN CSL_CITATION {"citationItems":[{"id":"ITEM-1","itemData":{"DOI":"10.1016/j.amjcard.2014.04.022","ISBN":"doi:10.1016/j.amjcard.2014.04.022","ISSN":"18791913","PMID":"24856319","abstract":"Mental stress-induced myocardial ischemia (MSIMI) has been associated with adverse prognosis in patients with coronary artery disease (CAD), but whether this is a uniform finding across different studies has not been described. We conducted a systematic review and meta-analysis of prospective studies examining the association between MSIMI and adverse outcome events in patients with stable CAD. We searched PubMed, EMBASE, Web of Science, and PsycINFO databases for English language prospective studies of patients with CAD who underwent standardized mental stress testing to determine presence of MSIMI and were followed up for subsequent cardiac events or total mortality. Our outcomes of interest were CAD recurrence, CAD mortality, or total mortality. A summary effect estimate was derived using a fixed-effects meta-analysis model. Only 5 studies, each with a sample size of &lt;200 patients and fewer than 50 outcome events, met the inclusion criteria. The pooled samples comprised 555 patients with CAD (85% male) and 117 events with a range of follow-up from 35 days to 8.8 years. Pooled analysis showed that MSIMI was associated with a twofold increased risk of a combined end point of cardiac events or total mortality (relative risk 2.24, 95% confidence interval 1.59 to 3.15). No heterogeneity was detected among the studies (Q = 0.39, I2= 0.0%, p = 0.98). In conclusion, although few selected studies have examined the association between MSIMI and adverse events in patients with CAD, all existing investigations point to approximately a doubling of risk. Whether this increased risk is generalizable to the CAD population at large and varies in patient subgroups warrant further investigation. © 2014 Elsevier Inc. All rights reserved.","author":[{"dropping-particle":"","family":"Wei","given":"Jingkai","non-dropping-particle":"","parse-names":false,"suffix":""},{"dropping-particle":"","family":"Rooks","given":"Cherie","non-dropping-particle":"","parse-names":false,"suffix":""},{"dropping-particle":"","family":"Ramadan","given":"Ronnie","non-dropping-particle":"","parse-names":false,"suffix":""},{"dropping-particle":"","family":"Shah","given":"Amit J","non-dropping-particle":"","parse-names":false,"suffix":""},{"dropping-particle":"","family":"Bremner","given":"J. Douglas","non-dropping-particle":"","parse-names":false,"suffix":""},{"dropping-particle":"","family":"Quyyumi","given":"Arshed A","non-dropping-particle":"","parse-names":false,"suffix":""},{"dropping-particle":"","family":"Kutner","given":"Michael","non-dropping-particle":"","parse-names":false,"suffix":""},{"dropping-particle":"","family":"Vaccarino","given":"Viola","non-dropping-particle":"","parse-names":false,"suffix":""}],"container-title":"American Journal of Cardiology","id":"ITEM-1","issue":"2","issued":{"date-parts":[["2014"]]},"page":"187-192","title":"Meta-analysis of mental stress-induced myocardial ischemia and subsequent cardiac events in patients with coronary artery disease","type":"paper-conference","volume":"114"},"uris":["http://www.mendeley.com/documents/?uuid=e4a691af-71c5-4dc8-ad6f-4d8b03658c74"]}],"mendeley":{"formattedCitation":"&lt;sup&gt;57&lt;/sup&gt;","plainTextFormattedCitation":"57","previouslyFormattedCitation":"&lt;sup&gt;56&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57</w:t>
      </w:r>
      <w:r w:rsidRPr="00625215">
        <w:rPr>
          <w:color w:val="000000" w:themeColor="text1"/>
        </w:rPr>
        <w:fldChar w:fldCharType="end"/>
      </w:r>
      <w:r w:rsidRPr="00625215">
        <w:rPr>
          <w:color w:val="000000" w:themeColor="text1"/>
        </w:rPr>
        <w:t xml:space="preserve"> New integrative and/or holistic strategies to approach IHD and prevent its associated complications may help lead to a downward frameshift in event rates.</w:t>
      </w:r>
    </w:p>
    <w:p w14:paraId="56768276" w14:textId="77777777" w:rsidR="00E512C7" w:rsidRPr="00625215" w:rsidRDefault="00E512C7" w:rsidP="002C261B">
      <w:pPr>
        <w:rPr>
          <w:color w:val="000000" w:themeColor="text1"/>
        </w:rPr>
      </w:pPr>
    </w:p>
    <w:p w14:paraId="49B921B6" w14:textId="77777777" w:rsidR="00625215" w:rsidRPr="00625215" w:rsidRDefault="00625215" w:rsidP="00625215">
      <w:pPr>
        <w:rPr>
          <w:color w:val="000000" w:themeColor="text1"/>
          <w:sz w:val="12"/>
          <w:szCs w:val="12"/>
        </w:rPr>
      </w:pPr>
    </w:p>
    <w:p w14:paraId="0F44BD8D" w14:textId="77777777" w:rsidR="0075416E" w:rsidRPr="00625215" w:rsidRDefault="0075416E" w:rsidP="00625215">
      <w:pPr>
        <w:rPr>
          <w:color w:val="000000" w:themeColor="text1"/>
        </w:rPr>
      </w:pPr>
    </w:p>
    <w:p w14:paraId="523F7CA6" w14:textId="585A5CB9" w:rsidR="00870362" w:rsidRPr="00625215" w:rsidRDefault="00870362" w:rsidP="00CB0EB9">
      <w:pPr>
        <w:pStyle w:val="Heading2"/>
      </w:pPr>
      <w:r w:rsidRPr="00625215">
        <w:t>Innovation</w:t>
      </w:r>
    </w:p>
    <w:p w14:paraId="4446267E" w14:textId="350AAA1A" w:rsidR="00870362" w:rsidRDefault="00870362" w:rsidP="00625215">
      <w:pPr>
        <w:rPr>
          <w:color w:val="000000" w:themeColor="text1"/>
        </w:rPr>
      </w:pPr>
    </w:p>
    <w:p w14:paraId="7DBF28FC" w14:textId="4DE6597E" w:rsidR="00625215" w:rsidRPr="00625215" w:rsidRDefault="00625215" w:rsidP="00625215">
      <w:pPr>
        <w:rPr>
          <w:color w:val="000000" w:themeColor="text1"/>
        </w:rPr>
      </w:pPr>
      <w:r w:rsidRPr="00625215">
        <w:rPr>
          <w:color w:val="000000" w:themeColor="text1"/>
        </w:rPr>
        <w:t>Innovation is central to this proposal, which seeks to validate a new, low-cost ECG-based measure (</w:t>
      </w:r>
      <w:proofErr w:type="spellStart"/>
      <w:r w:rsidRPr="00625215">
        <w:rPr>
          <w:i/>
          <w:color w:val="000000" w:themeColor="text1"/>
        </w:rPr>
        <w:t>Dyx</w:t>
      </w:r>
      <w:proofErr w:type="spellEnd"/>
      <w:r w:rsidRPr="00625215">
        <w:rPr>
          <w:color w:val="000000" w:themeColor="text1"/>
        </w:rPr>
        <w:t>) as an alternative diagnostic test for obstructive CAD. It may also provide a robust measure of autonomic regulation in disturbances of the neurocardiac axis that has additional relevance to psychiatric and neurologic diseases. This is a paradigm shift towards metrics that have a focus on the brain-heart connection, as opposed to focused tests on anatomy or self-reported symptoms. This new way of seeing IHD as connected to the neurocardiac axis may lead to clinical practice changes in disease management as well. For example, it may promote stress management and exercise therapy in management of IHD.</w:t>
      </w:r>
      <w:r w:rsidRPr="00625215">
        <w:rPr>
          <w:color w:val="000000" w:themeColor="text1"/>
        </w:rPr>
        <w:fldChar w:fldCharType="begin" w:fldLock="1"/>
      </w:r>
      <w:r w:rsidR="00206172">
        <w:rPr>
          <w:color w:val="000000" w:themeColor="text1"/>
        </w:rPr>
        <w:instrText>ADDIN CSL_CITATION {"citationItems":[{"id":"ITEM-1","itemData":{"DOI":"10.1161/circoutcomes.112.967406","ISSN":"1941-7713","abstract":"Background</w:instrText>
      </w:r>
      <w:r w:rsidR="00206172">
        <w:rPr>
          <w:rFonts w:ascii="Tahoma" w:hAnsi="Tahoma" w:cs="Tahoma"/>
          <w:color w:val="000000" w:themeColor="text1"/>
        </w:rPr>
        <w:instrText>���</w:instrText>
      </w:r>
      <w:r w:rsidR="00206172">
        <w:rPr>
          <w:color w:val="000000" w:themeColor="text1"/>
        </w:rPr>
        <w:instrText xml:space="preserve"> Blacks have disproportionately high rates of cardiovascular disease. Psychosocial stress may contribute to this disparity. Previous trials on stress reduction with the Transcendental Meditation (TM) program have reported improvements in cardiovascular disease risk factors, surrogate end points, and mortality in blacks and other populations. Methods and Results</w:instrText>
      </w:r>
      <w:r w:rsidR="00206172">
        <w:rPr>
          <w:rFonts w:ascii="Tahoma" w:hAnsi="Tahoma" w:cs="Tahoma"/>
          <w:color w:val="000000" w:themeColor="text1"/>
        </w:rPr>
        <w:instrText>���</w:instrText>
      </w:r>
      <w:r w:rsidR="00206172">
        <w:rPr>
          <w:color w:val="000000" w:themeColor="text1"/>
        </w:rPr>
        <w:instrText xml:space="preserve"> This was a randomized, controlled trial of 201 black men and women with coronary heart disease who were randomized to the TM program or health education. The primary end point was the composite of all-cause mortality, myocardial infarction, or stroke. Secondary end points included the composite of cardiovascular mortality, revascularizations, and cardiovascular hospitalizations; blood pressure; psychosocial stress factors; and lifestyle behaviors. During an average follow-up of 5.4 years, there was a 48% risk reduction in the primary end point in the TM group (hazard ratio, 0.52; 95% confidence interval, 0.29</w:instrText>
      </w:r>
      <w:r w:rsidR="00206172">
        <w:rPr>
          <w:rFonts w:ascii="Tahoma" w:hAnsi="Tahoma" w:cs="Tahoma"/>
          <w:color w:val="000000" w:themeColor="text1"/>
        </w:rPr>
        <w:instrText>���</w:instrText>
      </w:r>
      <w:r w:rsidR="00206172">
        <w:rPr>
          <w:color w:val="000000" w:themeColor="text1"/>
        </w:rPr>
        <w:instrText>0.92; P =0.025). The TM group also showed a 24% risk reduction in the secondary end point (hazard ratio, 0.76; 95% confidence interval, 0.51</w:instrText>
      </w:r>
      <w:r w:rsidR="00206172">
        <w:rPr>
          <w:rFonts w:ascii="Tahoma" w:hAnsi="Tahoma" w:cs="Tahoma"/>
          <w:color w:val="000000" w:themeColor="text1"/>
        </w:rPr>
        <w:instrText>���</w:instrText>
      </w:r>
      <w:r w:rsidR="00206172">
        <w:rPr>
          <w:color w:val="000000" w:themeColor="text1"/>
        </w:rPr>
        <w:instrText xml:space="preserve">0.1.13; P =0.17). There were reductions of 4.9 mmHg in systolic blood pressure (95% confidence interval </w:instrText>
      </w:r>
      <w:r w:rsidR="00206172">
        <w:rPr>
          <w:rFonts w:ascii="Tahoma" w:hAnsi="Tahoma" w:cs="Tahoma"/>
          <w:color w:val="000000" w:themeColor="text1"/>
        </w:rPr>
        <w:instrText>���</w:instrText>
      </w:r>
      <w:r w:rsidR="00206172">
        <w:rPr>
          <w:color w:val="000000" w:themeColor="text1"/>
        </w:rPr>
        <w:instrText xml:space="preserve">8.3 to </w:instrText>
      </w:r>
      <w:r w:rsidR="00206172">
        <w:rPr>
          <w:rFonts w:ascii="Tahoma" w:hAnsi="Tahoma" w:cs="Tahoma"/>
          <w:color w:val="000000" w:themeColor="text1"/>
        </w:rPr>
        <w:instrText>���</w:instrText>
      </w:r>
      <w:r w:rsidR="00206172">
        <w:rPr>
          <w:color w:val="000000" w:themeColor="text1"/>
        </w:rPr>
        <w:instrText>1.5 mmHg; P =0.01) and anger expression ( P &lt;0.05 for all scales). Adherence was associated with survival. Conclusions</w:instrText>
      </w:r>
      <w:r w:rsidR="00206172">
        <w:rPr>
          <w:rFonts w:ascii="Tahoma" w:hAnsi="Tahoma" w:cs="Tahoma"/>
          <w:color w:val="000000" w:themeColor="text1"/>
        </w:rPr>
        <w:instrText>���</w:instrText>
      </w:r>
      <w:r w:rsidR="00206172">
        <w:rPr>
          <w:color w:val="000000" w:themeColor="text1"/>
        </w:rPr>
        <w:instrText xml:space="preserve"> A selected mind</w:instrText>
      </w:r>
      <w:r w:rsidR="00206172">
        <w:rPr>
          <w:rFonts w:ascii="Tahoma" w:hAnsi="Tahoma" w:cs="Tahoma"/>
          <w:color w:val="000000" w:themeColor="text1"/>
        </w:rPr>
        <w:instrText>���</w:instrText>
      </w:r>
      <w:r w:rsidR="00206172">
        <w:rPr>
          <w:color w:val="000000" w:themeColor="text1"/>
        </w:rPr>
        <w:instrText>body intervention, the TM program, significantly reduced risk for mortality, myocardial infarction, and stroke in coronary heart disease patients. These changes were associated with lower blood pressure and psychosocial stress factors. Therefore, this practice may be clinically useful in the secondary prevention of cardiovascular disease. Clinical Trial Registration</w:instrText>
      </w:r>
      <w:r w:rsidR="00206172">
        <w:rPr>
          <w:rFonts w:ascii="Tahoma" w:hAnsi="Tahoma" w:cs="Tahoma"/>
          <w:color w:val="000000" w:themeColor="text1"/>
        </w:rPr>
        <w:instrText>���</w:instrText>
      </w:r>
      <w:r w:rsidR="00206172">
        <w:rPr>
          <w:color w:val="000000" w:themeColor="text1"/>
        </w:rPr>
        <w:instrText xml:space="preserve"> URL: [www.clinicaltrials.gov][1] Unique identifier: [NCT01299935][2]. [1]: http://www.clinicaltrials.gov [2]: /lookup/external-ref?link_type=CLINTRIALGOV&amp;access_num=NCT01299935&amp;atom=%2Fcirccvoq%2F5%2F6%2F750.atom","author":[{"dropping-particle":"","family":"Schneider","given":"Robert H.","non-dropping-particle":"","parse-names":false,"suffix":""},{"dropping-particle":"V.","family":"Rainforth","given":"Maxwell","non-dropping-particle":"","parse-names":false,"suffix":""},{"dropping-particle":"","family":"Grim","given":"Clarence E.","non-dropping-particle":"","parse-names":false,"suffix":""},{"dropping-particle":"","family":"Kotchen","given":"Jane Morley","non-dropping-particle":"","parse-names":false,"suffix":""},{"dropping-particle":"","family":"Gaylord-King","given":"Carolyn","non-dropping-particle":"","parse-names":false,"suffix":""},{"dropping-particle":"","family":"Alexander","given":"Charles N.","non-dropping-particle":"","parse-names":false,"suffix":""},{"dropping-particle":"","family":"Kotchen","given":"Theodore","non-dropping-particle":"","parse-names":false,"suffix":""},{"dropping-particle":"","family":"Nidich","given":"Sanford I.","non-dropping-particle":"","parse-names":false,"suffix":""},{"dropping-particle":"","family":"Salerno","given":"John W.","non-dropping-particle":"","parse-names":false,"suffix":""}],"container-title":"Circulation: Cardiovascular Quality and Outcomes","id":"ITEM-1","issue":"6","issued":{"date-parts":[["2012","11"]]},"page":"750-758","publisher":"Lippincott Williams &amp; Wilkins Hagerstown, MD","title":"Stress Reduction in the Secondary Prevention of Cardiovascular Disease","type":"article-journal","volume":"5"},"uris":["http://www.mendeley.com/documents/?uuid=6802faae-5fe2-3fb9-abcf-f07a799e6dbc"]}],"mendeley":{"formattedCitation":"&lt;sup&gt;58&lt;/sup&gt;","plainTextFormattedCitation":"58","previouslyFormattedCitation":"&lt;sup&gt;57&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58</w:t>
      </w:r>
      <w:r w:rsidRPr="00625215">
        <w:rPr>
          <w:color w:val="000000" w:themeColor="text1"/>
        </w:rPr>
        <w:fldChar w:fldCharType="end"/>
      </w:r>
      <w:r w:rsidRPr="00625215">
        <w:rPr>
          <w:color w:val="000000" w:themeColor="text1"/>
        </w:rPr>
        <w:t xml:space="preserve"> </w:t>
      </w:r>
      <w:proofErr w:type="spellStart"/>
      <w:r w:rsidRPr="00625215">
        <w:rPr>
          <w:i/>
          <w:color w:val="000000" w:themeColor="text1"/>
        </w:rPr>
        <w:t>Dyx</w:t>
      </w:r>
      <w:proofErr w:type="spellEnd"/>
      <w:r w:rsidRPr="00625215">
        <w:rPr>
          <w:color w:val="000000" w:themeColor="text1"/>
        </w:rPr>
        <w:t xml:space="preserve"> is relatively new and unexplored compared to other HRV indices. For the first time, we are also taking into close consideration the  time of day when measuring HRV. </w:t>
      </w:r>
      <w:r w:rsidRPr="00625215">
        <w:rPr>
          <w:color w:val="000000" w:themeColor="text1"/>
        </w:rPr>
        <w:fldChar w:fldCharType="begin" w:fldLock="1"/>
      </w:r>
      <w:r w:rsidR="00206172">
        <w:rPr>
          <w:color w:val="000000" w:themeColor="text1"/>
        </w:rPr>
        <w:instrText>ADDIN CSL_CITATION {"citationItems":[{"id":"ITEM-1","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1","issued":{"date-parts":[["2011","8"]]},"page":"681-682","publisher":"IEEE","title":"Correlation of heart rate variability and circadian markers in humans","type":"paper-conference"},"uris":["http://www.mendeley.com/documents/?uuid=853bef31-fb99-42a8-95dc-0ec899a7559e"]},{"id":"ITEM-2","itemData":{"DOI":"10.1046/j.1540-8167.2003.03078.x","ISBN":"1045-3873 (Print)","ISSN":"10453873","PMID":"12890036","abstract":"Circadian Profile of Heart Rate Variability. INTRODUCTION: Although heart rate variability (HRV) has been established as a tool to study cardiac autonomic activity, almost no data are available on the circadian patterns of HRV in healthy subjects aged 20 to 70 years. METHODS AND RESULTS: We investigated 166 healthy volunteers (81 women and 85 men; age 42 +/- 15 years, range 20-70) without evidence of cardiac disease. Time-domain HRV parameters were determined from 24-hour Holter monitoring and calculated as hourly mean values and mean 24-hour values. All volunteers were fully mobile, awoke around 7 A.M., and had 6 to 8 hours of sleep. Circadian profiles of vagus-associated HRV parameters revealed a marked day-night pattern, with a peak at nighttime and a plateau at daytime. The characteristic nocturnal peak and the day-night amplitude diminished with aging by decade. Estimates of overall HRV (geometric triangular index [TI], SD of NN intervals [SDNN]) and long-term components of HRV (SD of the averages of NN intervals for all 5-min segments [SDANN]) were low at nighttime and increased in the morning hours. There was a significant decline of 24-hour values of all HRV parameters (P &lt; 0.001) and a strong negative correlation (P &lt; 0.001) with increasing age. Mean 24-hour RR interval (P &lt; 0.001), SDNN, mean SD of NN intervals for all 5-minute intervals (SDNNi), and SDANN (all P &lt; 0.01) were significantly higher in men. Younger men also exhibited significantly higher values for vagus-associated parameters (root mean square successive difference [rMSSD], P &lt; 0.05; SDNNi, P &lt; 0.01); however, gender differences diminished with increasing age. CONCLUSION: Normal aging is associated with a constant decline of cardiac vagal modulation due to a significant decrease of nocturnal parasympathetic activity. The significant gender-related difference of HRV decreases with aging. These findings emphasize the need to determine age-, gender-, and nycthemeral-dependent normal ranges for HRV assessment.","author":[{"dropping-particle":"","family":"Bonnemeier","given":"Hendrik","non-dropping-particle":"","parse-names":false,"suffix":""},{"dropping-particle":"","family":"Wiegand","given":"Uwe K.H.","non-dropping-particle":"","parse-names":false,"suffix":""},{"dropping-particle":"","family":"Brandes","given":"Axel","non-dropping-particle":"","parse-names":false,"suffix":""},{"dropping-particle":"","family":"Kluge","given":"Nina","non-dropping-particle":"","parse-names":false,"suffix":""},{"dropping-particle":"","family":"Katus","given":"Hugo A","non-dropping-particle":"","parse-names":false,"suffix":""},{"dropping-particle":"","family":"Richardt","given":"Gert","non-dropping-particle":"","parse-names":false,"suffix":""},{"dropping-particle":"","family":"Potratz","given":"Jürgen","non-dropping-particle":"","parse-names":false,"suffix":""}],"container-title":"Journal of Cardiovascular Electrophysiology","id":"ITEM-2","issue":"8","issued":{"date-parts":[["2003","8"]]},"page":"791-799","title":"Circadian profile of cardiac autonomic nervous modulation in healthy subjects: Differing effects of aging and gender on heart rate variability","type":"article-journal","volume":"14"},"uris":["http://www.mendeley.com/documents/?uuid=f2a1eefd-92b2-421f-a803-f7df592589a9"]}],"mendeley":{"formattedCitation":"&lt;sup&gt;50,59&lt;/sup&gt;","plainTextFormattedCitation":"50,59","previouslyFormattedCitation":"&lt;sup&gt;49,58&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50,59</w:t>
      </w:r>
      <w:r w:rsidRPr="00625215">
        <w:rPr>
          <w:color w:val="000000" w:themeColor="text1"/>
        </w:rPr>
        <w:fldChar w:fldCharType="end"/>
      </w:r>
      <w:r w:rsidRPr="00625215">
        <w:rPr>
          <w:color w:val="000000" w:themeColor="text1"/>
        </w:rPr>
        <w:t xml:space="preserve"> Most previous studies, on the other hand, do not evaluate this at all, or average all of the HRV metrics over and entire 24 hour period.</w:t>
      </w:r>
      <w:r w:rsidRPr="00625215">
        <w:rPr>
          <w:color w:val="000000" w:themeColor="text1"/>
        </w:rPr>
        <w:fldChar w:fldCharType="begin" w:fldLock="1"/>
      </w:r>
      <w:r w:rsidR="00206172">
        <w:rPr>
          <w:color w:val="000000" w:themeColor="text1"/>
        </w:rPr>
        <w:instrText>ADDIN CSL_CITATION {"citationItems":[{"id":"ITEM-1","itemData":{"DOI":"10.1152/ajpheart.1999.276.1.H215","ISBN":"0002-9513 (Print)\\r0002-9513 (Linking)","ISSN":"0363-6135","PMID":"9887035","abstract":"The low-frequency component of the heart rate variability spectrum (0.06-0.10 Hz) is often used as an accurate reflection of sympathetic activity. Therefore, interventions that enhance cardiac sympathetic drive, e.g., exercise and myocardial ischemia, should elicit increases in the low-frequency power. Furthermore, because an enhanced sympathetic activation has been linked to an increased propensity for malignant arrhythmias, one might also predict a greater low-frequency power in animals that are susceptible to ventricular fibrillation than in resistant animals. To test these hypotheses, a 2-min coronary occlusion was made during the last minute of exercise in 71 dogs with healed myocardial infarctions: 43 had ventricular fibrillation (susceptible) and 28 did not experience arrhythmias (resistant). Exercise or ischemia alone provoked significant heart rate increases in both groups of animals, with the largest increase in the susceptible animals. These heart rate increases were attenuated by beta-adrenergic receptor blockade. Despite the sympathetically mediated increases in heart rate, the low-frequency power decreased, rather than increased, in both groups, with the largest decrease again in the susceptible animals: 4.0 +/- 0.2 (susceptible) vs. 4.1 +/- 0.2 ln ms2 (resistant) in preexercise control and 2.2 +/- 0.2 (susceptible) vs. 2.9 +/- 0.2 ln ms2 (resistant) at highest exercise level. In a similar manner the parasympathetic antagonist atropine sulfate elicited significant reductions in the low-frequency power. Although sympathetic nerve activity was not directly recorded, these data suggest that the low-frequency component of the heart rate power spectrum probably results from an interaction of the sympathetic and parasympathetic nervous systems and, as such, does not accurately reflect changes in the sympathetic activity.","author":[{"dropping-particle":"","family":"Houle","given":"Melanie S.","non-dropping-particle":"","parse-names":false,"suffix":""},{"dropping-particle":"","family":"Billman","given":"George E.","non-dropping-particle":"","parse-names":false,"suffix":""}],"container-title":"American Journal of Physiology-Heart and Circulatory Physiology","id":"ITEM-1","issue":"1","issued":{"date-parts":[["1999","1"]]},"page":"H215-H223","title":"Low-frequency component of the heart rate variability spectrum: a poor marker of sympathetic activity","type":"article-journal","volume":"276"},"uris":["http://www.mendeley.com/documents/?uuid=984cf929-1a50-4660-a241-aa79fd375ad6"]},{"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id":"ITEM-3","itemData":{"DOI":"10.1093/europace/euu394","ISBN":"1532-2092 (Electronic)\\r1099-5129 (Linking)","ISSN":"15322092","PMID":"25755288","abstract":"AIMS: Dyx is a new heart rate variability (HRV) density analysis specifically designed to identify patients at high risk for malignant ventricular arrhythmias. The aim of this study was to test if Dyx can improve risk stratification for malignant ventricular tachyarrhythmias and to test if the previously identified cut-off can be reproduced. METHODS AND RESULTS: This study included 248 patients from the CARISMA study with ejection fraction ≤40% after an acute myocardial infarction and an analysable 24 h Holter recording. All patients received an implantable cardiac monitor, which was used to diagnose the primary endpoint of near-fatal or fatal ventricular tachyarrhythmias likely preventable by an implantable cardioverter defibrillator (ICD), during a period of 2 years. A Dyx ≤ 1.96 was considered abnormal. The secondary endpoint was cardiovascular death. At enrolment 59 patients (24%) had a Dyx ≤ 1.96 and 20 experienced a primary endpoint. A Dyx ≤ 1.96 was associated with a significantly increased risk for malignant arrhythmias [hazards ratio (HR) = 4.36 (1.81–10.52), P = 0.001] and cardiovascular death [HR = 3.47 (1.38–8.74), P = 0.008]. Compared with important clinical risk parameters (age &gt;70 years and QRS &gt; 120 ms), Dyx ≤ 1.96 significantly added predictive value (P = 0.0066). CONCLUSIONS: Dyx was a better predictor of ventricular tachyarrhythmias than the traditional measures of HRV and heart rate turbulence, particularly in the elderly. Dyx might be a useful tool for better selection of ICD candidates in the elderly population, since a normal Dyx in this group was associated with a very low risk for malignant ventricular arrhythmias. ClinicalTrials.gov Identifier NCT00145119.","author":[{"dropping-particle":"","family":"Jørgensen","given":"Rikke Mørch","non-dropping-particle":"","parse-names":false,"suffix":""},{"dropping-particle":"","family":"Levitan","given":"Jacob","non-dropping-particle":"","parse-names":false,"suffix":""},{"dropping-particle":"","family":"Halevi","given":"Zohar","non-dropping-particle":"","parse-names":false,"suffix":""},{"dropping-particle":"","family":"Puzanov","given":"Natalia","non-dropping-particle":"","parse-names":false,"suffix":""},{"dropping-particle":"","family":"Abildstrøm","given":"Steen Zabell","non-dropping-particle":"","parse-names":false,"suffix":""},{"dropping-particle":"","family":"Messier","given":"Marc D.","non-dropping-particle":"","parse-names":false,"suffix":""},{"dropping-particle":"V.","family":"Huikuri","given":"Heikki","non-dropping-particle":"","parse-names":false,"suffix":""},{"dropping-particle":"","family":"Haarbo","given":"Jens","non-dropping-particle":"","parse-names":false,"suffix":""},{"dropping-particle":"","family":"Thomsen","given":"Poul Erik Bloch","non-dropping-particle":"","parse-names":false,"suffix":""},{"dropping-particle":"","family":"Jons","given":"Christian","non-dropping-particle":"","parse-names":false,"suffix":""}],"container-title":"Europace","id":"ITEM-3","issue":"12","issued":{"date-parts":[["2015"]]},"page":"1848-1854","title":"Heart rate variability density analysis (Dyx) for identification of appropriate implantable cardioverter defibrillator recipients among elderly patients with acute myocardial infarction and left ventricular systolic dysfunction","type":"article-journal","volume":"17"},"uris":["http://www.mendeley.com/documents/?uuid=0df44c49-b8ac-4b8b-ae94-6c10ef1b2bcb"]}],"mendeley":{"formattedCitation":"&lt;sup&gt;45,60,61&lt;/sup&gt;","plainTextFormattedCitation":"45,60,61","previouslyFormattedCitation":"&lt;sup&gt;44,59,60&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45,60,61</w:t>
      </w:r>
      <w:r w:rsidRPr="00625215">
        <w:rPr>
          <w:color w:val="000000" w:themeColor="text1"/>
        </w:rPr>
        <w:fldChar w:fldCharType="end"/>
      </w:r>
    </w:p>
    <w:p w14:paraId="29944C80" w14:textId="77777777" w:rsidR="00625215" w:rsidRPr="00625215" w:rsidRDefault="00625215" w:rsidP="00625215">
      <w:pPr>
        <w:rPr>
          <w:color w:val="000000" w:themeColor="text1"/>
          <w:sz w:val="12"/>
          <w:szCs w:val="12"/>
        </w:rPr>
      </w:pPr>
    </w:p>
    <w:p w14:paraId="39479534" w14:textId="77777777" w:rsidR="00625215" w:rsidRPr="00625215" w:rsidRDefault="00625215" w:rsidP="00625215">
      <w:pPr>
        <w:rPr>
          <w:color w:val="000000" w:themeColor="text1"/>
        </w:rPr>
      </w:pPr>
      <w:r w:rsidRPr="00625215">
        <w:rPr>
          <w:color w:val="000000" w:themeColor="text1"/>
        </w:rPr>
        <w:t xml:space="preserve">The technology utilized for this study is also cutting edge and more easily collected in clinical settings than previous methods. We will utilize the </w:t>
      </w:r>
      <w:proofErr w:type="spellStart"/>
      <w:r w:rsidRPr="00625215">
        <w:rPr>
          <w:color w:val="000000" w:themeColor="text1"/>
        </w:rPr>
        <w:t>BioStamp</w:t>
      </w:r>
      <w:proofErr w:type="spellEnd"/>
      <w:r w:rsidRPr="00625215">
        <w:rPr>
          <w:color w:val="000000" w:themeColor="text1"/>
        </w:rPr>
        <w:t xml:space="preserve"> patch (</w:t>
      </w:r>
      <w:r w:rsidRPr="00625215">
        <w:rPr>
          <w:b/>
          <w:color w:val="000000" w:themeColor="text1"/>
        </w:rPr>
        <w:t>Figure 2</w:t>
      </w:r>
      <w:r w:rsidRPr="00625215">
        <w:rPr>
          <w:color w:val="000000" w:themeColor="text1"/>
        </w:rPr>
        <w:t xml:space="preserve">), which has a much lower patient burden than traditional Holter monitoring (smaller than a credit card). </w:t>
      </w:r>
    </w:p>
    <w:p w14:paraId="0A33C968" w14:textId="77777777" w:rsidR="00625215" w:rsidRPr="00625215" w:rsidRDefault="00625215" w:rsidP="00625215">
      <w:pPr>
        <w:rPr>
          <w:color w:val="000000" w:themeColor="text1"/>
          <w:sz w:val="12"/>
          <w:szCs w:val="12"/>
        </w:rPr>
      </w:pPr>
    </w:p>
    <w:p w14:paraId="1DDE8C75" w14:textId="2AD5F231" w:rsidR="00625215" w:rsidRDefault="00625215" w:rsidP="00625215">
      <w:pPr>
        <w:rPr>
          <w:color w:val="000000" w:themeColor="text1"/>
        </w:rPr>
      </w:pPr>
      <w:r w:rsidRPr="00625215">
        <w:rPr>
          <w:color w:val="000000" w:themeColor="text1"/>
        </w:rPr>
        <w:t xml:space="preserve">Our study design also allows us to </w:t>
      </w:r>
      <w:proofErr w:type="spellStart"/>
      <w:r w:rsidRPr="00625215">
        <w:rPr>
          <w:color w:val="000000" w:themeColor="text1"/>
        </w:rPr>
        <w:t>achive</w:t>
      </w:r>
      <w:proofErr w:type="spellEnd"/>
      <w:r w:rsidRPr="00625215">
        <w:rPr>
          <w:color w:val="000000" w:themeColor="text1"/>
        </w:rPr>
        <w:t xml:space="preserve"> breakthrough in the assessment of </w:t>
      </w:r>
      <w:proofErr w:type="spellStart"/>
      <w:r w:rsidRPr="00625215">
        <w:rPr>
          <w:color w:val="000000" w:themeColor="text1"/>
        </w:rPr>
        <w:t>Dyx</w:t>
      </w:r>
      <w:proofErr w:type="spellEnd"/>
      <w:r w:rsidRPr="00625215">
        <w:rPr>
          <w:color w:val="000000" w:themeColor="text1"/>
        </w:rPr>
        <w:t xml:space="preserve">; as opposed to previous studies, we can now evaluate its predictive potential with </w:t>
      </w:r>
      <w:proofErr w:type="spellStart"/>
      <w:r w:rsidRPr="00625215">
        <w:rPr>
          <w:color w:val="000000" w:themeColor="text1"/>
          <w:u w:val="single"/>
        </w:rPr>
        <w:t>with</w:t>
      </w:r>
      <w:proofErr w:type="spellEnd"/>
      <w:r w:rsidRPr="00625215">
        <w:rPr>
          <w:color w:val="000000" w:themeColor="text1"/>
          <w:u w:val="single"/>
        </w:rPr>
        <w:t xml:space="preserve"> coronary angiography findings</w:t>
      </w:r>
      <w:r w:rsidRPr="00625215">
        <w:rPr>
          <w:color w:val="000000" w:themeColor="text1"/>
        </w:rPr>
        <w:t xml:space="preserve">. Future studies (may be included in K23) may also evaluate the relationship of </w:t>
      </w:r>
      <w:proofErr w:type="spellStart"/>
      <w:r w:rsidRPr="00625215">
        <w:rPr>
          <w:i/>
          <w:iCs/>
          <w:color w:val="000000" w:themeColor="text1"/>
        </w:rPr>
        <w:t>Dyx</w:t>
      </w:r>
      <w:proofErr w:type="spellEnd"/>
      <w:r w:rsidRPr="00625215">
        <w:rPr>
          <w:color w:val="000000" w:themeColor="text1"/>
        </w:rPr>
        <w:t xml:space="preserve"> with secondary clinical outcomes. Additional evaluation of </w:t>
      </w:r>
      <w:proofErr w:type="spellStart"/>
      <w:r w:rsidRPr="00625215">
        <w:rPr>
          <w:i/>
          <w:color w:val="000000" w:themeColor="text1"/>
        </w:rPr>
        <w:t>Dyx</w:t>
      </w:r>
      <w:proofErr w:type="spellEnd"/>
      <w:r w:rsidRPr="00625215">
        <w:rPr>
          <w:color w:val="000000" w:themeColor="text1"/>
        </w:rPr>
        <w:t xml:space="preserve"> with depression and cognitive function will be the first studies of their kind. It will lead to better a mechanistic understanding of the neurocardiac axis, and future work may help to evaluate non-cardiac outcomes such as depression. Overall, our rigorous, holistic evaluation of </w:t>
      </w:r>
      <w:proofErr w:type="spellStart"/>
      <w:r w:rsidRPr="00625215">
        <w:rPr>
          <w:i/>
          <w:color w:val="000000" w:themeColor="text1"/>
        </w:rPr>
        <w:t>Dyx</w:t>
      </w:r>
      <w:proofErr w:type="spellEnd"/>
      <w:r w:rsidRPr="00625215">
        <w:rPr>
          <w:color w:val="000000" w:themeColor="text1"/>
        </w:rPr>
        <w:t xml:space="preserve"> will help provide critical assessment of its value in IHD risk prediction and evaluation of neuropsychological pathology.</w:t>
      </w:r>
    </w:p>
    <w:p w14:paraId="6CB8F952" w14:textId="77777777" w:rsidR="00625215" w:rsidRPr="00625215" w:rsidRDefault="00625215" w:rsidP="00625215">
      <w:pPr>
        <w:rPr>
          <w:color w:val="000000" w:themeColor="text1"/>
        </w:rPr>
      </w:pPr>
    </w:p>
    <w:p w14:paraId="73C2C756" w14:textId="471ACEA6" w:rsidR="0075416E" w:rsidRPr="00625215" w:rsidRDefault="00870362" w:rsidP="00CB0EB9">
      <w:pPr>
        <w:pStyle w:val="Heading2"/>
      </w:pPr>
      <w:r w:rsidRPr="00625215">
        <w:t>Approach</w:t>
      </w:r>
    </w:p>
    <w:p w14:paraId="6A769756" w14:textId="77777777" w:rsidR="00625215" w:rsidRPr="00625215" w:rsidRDefault="00625215" w:rsidP="00625215">
      <w:pPr>
        <w:rPr>
          <w:color w:val="000000" w:themeColor="text1"/>
        </w:rPr>
      </w:pPr>
    </w:p>
    <w:p w14:paraId="12661738" w14:textId="77777777" w:rsidR="0075416E" w:rsidRPr="00625215" w:rsidRDefault="0075416E" w:rsidP="00625215">
      <w:pPr>
        <w:rPr>
          <w:color w:val="000000" w:themeColor="text1"/>
        </w:rPr>
      </w:pPr>
      <w:r w:rsidRPr="00625215">
        <w:rPr>
          <w:color w:val="000000" w:themeColor="text1"/>
        </w:rPr>
        <w:t xml:space="preserve">Describe the overall strategy, methodology, and analyses to be used to accomplish the specific aims of the project. Unless addressed separately in the Resource Sharing Plan attachment, include how the data will be collected, analyzed, and interpreted as well as any resource sharing plans as appropriate. </w:t>
      </w:r>
    </w:p>
    <w:p w14:paraId="259D3258" w14:textId="77777777" w:rsidR="0075416E" w:rsidRPr="00625215" w:rsidRDefault="0075416E" w:rsidP="00625215">
      <w:pPr>
        <w:rPr>
          <w:color w:val="000000" w:themeColor="text1"/>
        </w:rPr>
      </w:pPr>
    </w:p>
    <w:p w14:paraId="4E587EEA" w14:textId="23565685" w:rsidR="0075416E" w:rsidRDefault="0075416E" w:rsidP="00625215">
      <w:pPr>
        <w:rPr>
          <w:color w:val="000000" w:themeColor="text1"/>
        </w:rPr>
      </w:pPr>
      <w:r w:rsidRPr="00625215">
        <w:rPr>
          <w:color w:val="000000" w:themeColor="text1"/>
        </w:rPr>
        <w:t xml:space="preserve">Discuss potential problems, alternative strategies, and benchmarks for success anticipated to achieve the aims. </w:t>
      </w:r>
    </w:p>
    <w:p w14:paraId="4241FD17" w14:textId="77777777" w:rsidR="002C261B" w:rsidRPr="00625215" w:rsidRDefault="002C261B" w:rsidP="00625215">
      <w:pPr>
        <w:rPr>
          <w:color w:val="000000" w:themeColor="text1"/>
        </w:rPr>
      </w:pPr>
    </w:p>
    <w:p w14:paraId="3409C47B" w14:textId="78972DD9" w:rsidR="0075416E" w:rsidRDefault="0075416E" w:rsidP="00625215">
      <w:pPr>
        <w:rPr>
          <w:color w:val="000000" w:themeColor="text1"/>
        </w:rPr>
      </w:pPr>
      <w:r w:rsidRPr="00625215">
        <w:rPr>
          <w:color w:val="000000" w:themeColor="text1"/>
        </w:rPr>
        <w:t xml:space="preserve">If the project is in the early stages of development, describe any strategy to establish feasibility, and address the management of any </w:t>
      </w:r>
      <w:proofErr w:type="gramStart"/>
      <w:r w:rsidRPr="00625215">
        <w:rPr>
          <w:color w:val="000000" w:themeColor="text1"/>
        </w:rPr>
        <w:t>high risk</w:t>
      </w:r>
      <w:proofErr w:type="gramEnd"/>
      <w:r w:rsidRPr="00625215">
        <w:rPr>
          <w:color w:val="000000" w:themeColor="text1"/>
        </w:rPr>
        <w:t xml:space="preserve"> aspects of the proposed work. </w:t>
      </w:r>
    </w:p>
    <w:p w14:paraId="5AC6DD82" w14:textId="77777777" w:rsidR="002C261B" w:rsidRPr="00625215" w:rsidRDefault="002C261B" w:rsidP="00625215">
      <w:pPr>
        <w:rPr>
          <w:color w:val="000000" w:themeColor="text1"/>
        </w:rPr>
      </w:pPr>
    </w:p>
    <w:p w14:paraId="63F7FB9B" w14:textId="42F048B9" w:rsidR="0075416E" w:rsidRPr="00625215" w:rsidRDefault="0075416E" w:rsidP="00AD212D">
      <w:pPr>
        <w:rPr>
          <w:color w:val="000000" w:themeColor="text1"/>
        </w:rPr>
      </w:pPr>
      <w:r w:rsidRPr="00625215">
        <w:rPr>
          <w:color w:val="000000" w:themeColor="text1"/>
        </w:rPr>
        <w:t xml:space="preserve">Point out any procedures, situations, or materials that may be hazardous to personnel and the precautions to be exercised. If applicable, a full discussion on the use of select agents should appear in the Select Agent Research attachment below. </w:t>
      </w:r>
    </w:p>
    <w:p w14:paraId="70185E60" w14:textId="71E98DDF" w:rsidR="0075416E" w:rsidRPr="00625215" w:rsidRDefault="0075416E" w:rsidP="00625215">
      <w:pPr>
        <w:rPr>
          <w:color w:val="000000" w:themeColor="text1"/>
        </w:rPr>
      </w:pPr>
    </w:p>
    <w:p w14:paraId="74E6B55A" w14:textId="37ED3D52" w:rsidR="00625215" w:rsidRPr="00625215" w:rsidRDefault="0075416E" w:rsidP="00625215">
      <w:pPr>
        <w:rPr>
          <w:color w:val="000000" w:themeColor="text1"/>
        </w:rPr>
      </w:pPr>
      <w:r w:rsidRPr="00625215">
        <w:rPr>
          <w:color w:val="000000" w:themeColor="text1"/>
        </w:rPr>
        <w:t>For new applications, include information on preliminary studies (including data collected by others in the lab), if any. Discuss the applicant's preliminary studies, data, and/or experience pertinent to this application.</w:t>
      </w:r>
    </w:p>
    <w:p w14:paraId="51C83E6C" w14:textId="77777777" w:rsidR="00625215" w:rsidRPr="00625215" w:rsidRDefault="00625215" w:rsidP="00625215">
      <w:pPr>
        <w:rPr>
          <w:color w:val="000000" w:themeColor="text1"/>
          <w:sz w:val="12"/>
          <w:szCs w:val="12"/>
        </w:rPr>
      </w:pPr>
    </w:p>
    <w:p w14:paraId="0A0F917A" w14:textId="6E0AB77F" w:rsidR="00625215" w:rsidRPr="00625215" w:rsidRDefault="002C261B" w:rsidP="002C261B">
      <w:pPr>
        <w:pStyle w:val="Heading3"/>
      </w:pPr>
      <w:r>
        <w:t>C</w:t>
      </w:r>
      <w:r w:rsidR="00625215" w:rsidRPr="00625215">
        <w:t>1. Study Overview</w:t>
      </w:r>
    </w:p>
    <w:p w14:paraId="124C9970" w14:textId="77777777" w:rsidR="00625215" w:rsidRPr="00625215" w:rsidRDefault="00625215" w:rsidP="00625215">
      <w:pPr>
        <w:rPr>
          <w:color w:val="000000" w:themeColor="text1"/>
          <w:sz w:val="12"/>
          <w:szCs w:val="12"/>
        </w:rPr>
      </w:pPr>
    </w:p>
    <w:p w14:paraId="1FA7264C" w14:textId="1E9CE864" w:rsidR="00625215" w:rsidRPr="00625215" w:rsidRDefault="00625215" w:rsidP="00625215">
      <w:pPr>
        <w:rPr>
          <w:color w:val="000000" w:themeColor="text1"/>
        </w:rPr>
      </w:pPr>
      <w:r w:rsidRPr="00625215">
        <w:rPr>
          <w:color w:val="000000" w:themeColor="text1"/>
        </w:rPr>
        <w:t>This training grant proposes an ancillary study on an ongoing prospective registry of patients undergoing cardiac catherization, the Emory Cardiovascular Biobank (</w:t>
      </w:r>
      <w:proofErr w:type="spellStart"/>
      <w:r w:rsidRPr="00625215">
        <w:rPr>
          <w:color w:val="000000" w:themeColor="text1"/>
        </w:rPr>
        <w:t>EmCAB</w:t>
      </w:r>
      <w:proofErr w:type="spellEnd"/>
      <w:r w:rsidRPr="00625215">
        <w:rPr>
          <w:color w:val="000000" w:themeColor="text1"/>
        </w:rPr>
        <w:t xml:space="preserve">, PI </w:t>
      </w:r>
      <w:proofErr w:type="spellStart"/>
      <w:r w:rsidRPr="00625215">
        <w:rPr>
          <w:color w:val="000000" w:themeColor="text1"/>
        </w:rPr>
        <w:t>Quyyumi</w:t>
      </w:r>
      <w:proofErr w:type="spellEnd"/>
      <w:r w:rsidRPr="00625215">
        <w:rPr>
          <w:color w:val="000000" w:themeColor="text1"/>
        </w:rPr>
        <w:t xml:space="preserve">) </w:t>
      </w:r>
      <w:r w:rsidRPr="00625215">
        <w:rPr>
          <w:rFonts w:ascii="Calibri" w:hAnsi="Calibri" w:cs="Calibri"/>
          <w:color w:val="000000" w:themeColor="text1"/>
        </w:rPr>
        <w:t>﻿</w:t>
      </w:r>
      <w:r w:rsidRPr="00625215">
        <w:rPr>
          <w:color w:val="000000" w:themeColor="text1"/>
        </w:rPr>
        <w:t>which was established to identify novel factors associated with the pathobiological process and treatment of cardiovascular disease.</w:t>
      </w:r>
      <w:r w:rsidRPr="00625215">
        <w:rPr>
          <w:color w:val="000000" w:themeColor="text1"/>
        </w:rPr>
        <w:fldChar w:fldCharType="begin" w:fldLock="1"/>
      </w:r>
      <w:r w:rsidR="00206172">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62&lt;/sup&gt;","plainTextFormattedCitation":"62","previouslyFormattedCitation":"&lt;sup&gt;61&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62</w:t>
      </w:r>
      <w:r w:rsidRPr="00625215">
        <w:rPr>
          <w:color w:val="000000" w:themeColor="text1"/>
        </w:rPr>
        <w:fldChar w:fldCharType="end"/>
      </w:r>
      <w:r w:rsidRPr="00625215">
        <w:rPr>
          <w:color w:val="000000" w:themeColor="text1"/>
        </w:rPr>
        <w:t xml:space="preserve"> The </w:t>
      </w:r>
      <w:proofErr w:type="spellStart"/>
      <w:r w:rsidRPr="00625215">
        <w:rPr>
          <w:color w:val="000000" w:themeColor="text1"/>
        </w:rPr>
        <w:t>EmCAB</w:t>
      </w:r>
      <w:proofErr w:type="spellEnd"/>
      <w:r w:rsidRPr="00625215">
        <w:rPr>
          <w:color w:val="000000" w:themeColor="text1"/>
        </w:rPr>
        <w:t xml:space="preserve"> is enriched for patients with high suspicion for obstructive CAD, which provides ample statistical power for studies of risk prediction. The registry has over 7,000 unique patients from three Atlanta-based sites in the Emory University Hospital system. The </w:t>
      </w:r>
      <w:proofErr w:type="spellStart"/>
      <w:r w:rsidRPr="00625215">
        <w:rPr>
          <w:color w:val="000000" w:themeColor="text1"/>
        </w:rPr>
        <w:t>EmCAB</w:t>
      </w:r>
      <w:proofErr w:type="spellEnd"/>
      <w:r w:rsidRPr="00625215">
        <w:rPr>
          <w:color w:val="000000" w:themeColor="text1"/>
        </w:rPr>
        <w:t xml:space="preserve"> has ongoing enrollment (10-20 patients per week), with established facilities, staff, and data collection mechanisms in place, and has IRB approval for future research that includes analysis of de-identified data. </w:t>
      </w:r>
      <w:r w:rsidRPr="00625215">
        <w:rPr>
          <w:b/>
          <w:color w:val="000000" w:themeColor="text1"/>
        </w:rPr>
        <w:t>Figure 3</w:t>
      </w:r>
      <w:r w:rsidRPr="00625215">
        <w:rPr>
          <w:color w:val="000000" w:themeColor="text1"/>
        </w:rPr>
        <w:t xml:space="preserve"> shows an overview of the scientific basis of the proposed aims. The ECG data needed to calculate </w:t>
      </w:r>
      <w:proofErr w:type="spellStart"/>
      <w:r w:rsidRPr="00625215">
        <w:rPr>
          <w:i/>
          <w:color w:val="000000" w:themeColor="text1"/>
        </w:rPr>
        <w:t>Dyx</w:t>
      </w:r>
      <w:proofErr w:type="spellEnd"/>
      <w:r w:rsidRPr="00625215">
        <w:rPr>
          <w:i/>
          <w:color w:val="000000" w:themeColor="text1"/>
        </w:rPr>
        <w:t xml:space="preserve"> </w:t>
      </w:r>
      <w:r w:rsidRPr="00625215">
        <w:rPr>
          <w:color w:val="000000" w:themeColor="text1"/>
        </w:rPr>
        <w:t xml:space="preserve">will be added as an ancillary study using the existing study team. The current coordinator will apply the patch and retrieve the data. Processing of HRV is automatic and will be available from the </w:t>
      </w:r>
      <w:proofErr w:type="spellStart"/>
      <w:r w:rsidRPr="00625215">
        <w:rPr>
          <w:color w:val="000000" w:themeColor="text1"/>
        </w:rPr>
        <w:t>Biostamp</w:t>
      </w:r>
      <w:proofErr w:type="spellEnd"/>
      <w:r w:rsidRPr="00625215">
        <w:rPr>
          <w:color w:val="000000" w:themeColor="text1"/>
        </w:rPr>
        <w:t xml:space="preserve"> software suite.</w:t>
      </w:r>
    </w:p>
    <w:p w14:paraId="6A74E575" w14:textId="77777777" w:rsidR="00625215" w:rsidRPr="00625215" w:rsidRDefault="00625215" w:rsidP="00625215">
      <w:pPr>
        <w:rPr>
          <w:color w:val="000000" w:themeColor="text1"/>
          <w:sz w:val="12"/>
          <w:szCs w:val="12"/>
        </w:rPr>
      </w:pPr>
    </w:p>
    <w:p w14:paraId="2193AE05" w14:textId="3C75BC68" w:rsidR="00625215" w:rsidRPr="00625215" w:rsidRDefault="002C261B" w:rsidP="002C261B">
      <w:pPr>
        <w:pStyle w:val="Heading3"/>
      </w:pPr>
      <w:r>
        <w:t>C</w:t>
      </w:r>
      <w:r w:rsidR="00625215" w:rsidRPr="00625215">
        <w:t>2. Study Population</w:t>
      </w:r>
    </w:p>
    <w:p w14:paraId="3987BA9A" w14:textId="77777777" w:rsidR="00625215" w:rsidRPr="00625215" w:rsidRDefault="00625215" w:rsidP="00625215">
      <w:pPr>
        <w:rPr>
          <w:color w:val="000000" w:themeColor="text1"/>
          <w:sz w:val="12"/>
          <w:szCs w:val="12"/>
        </w:rPr>
      </w:pPr>
    </w:p>
    <w:p w14:paraId="270E760C" w14:textId="185644A7" w:rsidR="00625215" w:rsidRPr="00625215" w:rsidRDefault="00625215" w:rsidP="00625215">
      <w:pPr>
        <w:rPr>
          <w:color w:val="000000" w:themeColor="text1"/>
        </w:rPr>
      </w:pPr>
      <w:r w:rsidRPr="00625215">
        <w:rPr>
          <w:color w:val="000000" w:themeColor="text1"/>
        </w:rPr>
        <w:t xml:space="preserve">The </w:t>
      </w:r>
      <w:proofErr w:type="spellStart"/>
      <w:r w:rsidRPr="00625215">
        <w:rPr>
          <w:color w:val="000000" w:themeColor="text1"/>
        </w:rPr>
        <w:t>EmCAB</w:t>
      </w:r>
      <w:proofErr w:type="spellEnd"/>
      <w:r w:rsidRPr="00625215">
        <w:rPr>
          <w:color w:val="000000" w:themeColor="text1"/>
        </w:rPr>
        <w:t xml:space="preserve"> has assessed approximately 3,000 major cardiovascular events thus far.</w:t>
      </w:r>
      <w:r w:rsidRPr="00625215">
        <w:rPr>
          <w:color w:val="000000" w:themeColor="text1"/>
        </w:rPr>
        <w:fldChar w:fldCharType="begin" w:fldLock="1"/>
      </w:r>
      <w:r w:rsidR="00206172">
        <w:rPr>
          <w:color w:val="000000" w:themeColor="text1"/>
        </w:rP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6b39dcc2-b5a1-4fec-9f6a-7e1e4e8bb75e"]}],"mendeley":{"formattedCitation":"&lt;sup&gt;63&lt;/sup&gt;","plainTextFormattedCitation":"63","previouslyFormattedCitation":"&lt;sup&gt;62&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63</w:t>
      </w:r>
      <w:r w:rsidRPr="00625215">
        <w:rPr>
          <w:color w:val="000000" w:themeColor="text1"/>
        </w:rPr>
        <w:fldChar w:fldCharType="end"/>
      </w:r>
      <w:r w:rsidRPr="00625215">
        <w:rPr>
          <w:color w:val="000000" w:themeColor="text1"/>
        </w:rPr>
        <w:t xml:space="preserve"> It also evaluates additional biomarkers for inflammation, cardiac injury, and genetics, with the goal of predicting CVD outcomes.</w:t>
      </w:r>
      <w:r w:rsidRPr="00625215">
        <w:rPr>
          <w:color w:val="000000" w:themeColor="text1"/>
        </w:rPr>
        <w:fldChar w:fldCharType="begin" w:fldLock="1"/>
      </w:r>
      <w:r w:rsidR="00206172">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62&lt;/sup&gt;","plainTextFormattedCitation":"62","previouslyFormattedCitation":"&lt;sup&gt;61&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62</w:t>
      </w:r>
      <w:r w:rsidRPr="00625215">
        <w:rPr>
          <w:color w:val="000000" w:themeColor="text1"/>
        </w:rPr>
        <w:fldChar w:fldCharType="end"/>
      </w:r>
      <w:r w:rsidRPr="00625215">
        <w:rPr>
          <w:color w:val="000000" w:themeColor="text1"/>
        </w:rPr>
        <w:t xml:space="preserve"> All patients aged 18 years and older undergoing cardiac catherization are recruited to participate by a full-time study coordinator. After informed consent, they are interviewed for health behaviors and neuropsychological functioning the same day, prior to cardiac catherization. They are excluded if they have congenital heart disease, severe valvular heart disease, severe anemia, a recent blood transfusion, myocarditis, history of active inflammatory disease, cancer or are unable or not willing to provide consent (approximately 5%). We will also exclude those with acute coronary syndrome.</w:t>
      </w:r>
    </w:p>
    <w:p w14:paraId="70D36480" w14:textId="77777777" w:rsidR="00625215" w:rsidRPr="00625215" w:rsidRDefault="00625215" w:rsidP="00625215">
      <w:pPr>
        <w:rPr>
          <w:color w:val="000000" w:themeColor="text1"/>
          <w:sz w:val="12"/>
          <w:szCs w:val="12"/>
        </w:rPr>
      </w:pPr>
    </w:p>
    <w:p w14:paraId="78C380E7" w14:textId="7D093331" w:rsidR="00625215" w:rsidRPr="00625215" w:rsidRDefault="002C261B" w:rsidP="002C261B">
      <w:pPr>
        <w:pStyle w:val="Heading3"/>
      </w:pPr>
      <w:r>
        <w:t>C</w:t>
      </w:r>
      <w:r w:rsidR="00625215" w:rsidRPr="00625215">
        <w:t xml:space="preserve">3. </w:t>
      </w:r>
      <w:r>
        <w:t>Study</w:t>
      </w:r>
      <w:r w:rsidR="00625215" w:rsidRPr="00625215">
        <w:t xml:space="preserve"> Design</w:t>
      </w:r>
    </w:p>
    <w:p w14:paraId="7F35083D" w14:textId="779B3B9F" w:rsidR="00625215" w:rsidRDefault="00625215" w:rsidP="00625215">
      <w:pPr>
        <w:rPr>
          <w:color w:val="000000" w:themeColor="text1"/>
          <w:sz w:val="12"/>
          <w:szCs w:val="12"/>
        </w:rPr>
      </w:pPr>
    </w:p>
    <w:p w14:paraId="194B32DB" w14:textId="6494B2CA" w:rsidR="002C261B" w:rsidRPr="002C261B" w:rsidRDefault="002C261B" w:rsidP="002C261B">
      <w:pPr>
        <w:widowControl w:val="0"/>
        <w:spacing w:after="80"/>
        <w:rPr>
          <w:b/>
          <w:bCs/>
          <w:sz w:val="8"/>
          <w:szCs w:val="8"/>
        </w:rPr>
      </w:pPr>
      <w:r>
        <w:t xml:space="preserve">To examine patients with depression and stable CAD, we will leverage the Emory Cardiovascular Biobank (Dr. </w:t>
      </w:r>
      <w:proofErr w:type="spellStart"/>
      <w:r w:rsidRPr="00460EC5">
        <w:t>Arshed</w:t>
      </w:r>
      <w:proofErr w:type="spellEnd"/>
      <w:r w:rsidRPr="00460EC5">
        <w:t xml:space="preserve"> </w:t>
      </w:r>
      <w:proofErr w:type="spellStart"/>
      <w:r w:rsidRPr="00460EC5">
        <w:t>Quyyumi</w:t>
      </w:r>
      <w:proofErr w:type="spellEnd"/>
      <w:r w:rsidRPr="00460EC5">
        <w:t xml:space="preserve"> </w:t>
      </w:r>
      <w:r>
        <w:t xml:space="preserve">, PI </w:t>
      </w:r>
      <w:r w:rsidRPr="00460EC5">
        <w:t>(advisor</w:t>
      </w:r>
      <w:r>
        <w:t xml:space="preserve">)), a multidisciplinary ongoing </w:t>
      </w:r>
      <w:r w:rsidRPr="00460EC5">
        <w:t>prospective cohort of individuals undergoing clinically indicated cardiac catherization</w:t>
      </w:r>
      <w:r>
        <w:t xml:space="preserve"> </w:t>
      </w:r>
      <w:r w:rsidRPr="00460EC5">
        <w:t>during which depressive symptoms are assessed using validated metrics.</w:t>
      </w:r>
      <w:r>
        <w:fldChar w:fldCharType="begin" w:fldLock="1"/>
      </w:r>
      <w:r w:rsidR="00206172">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62,63&lt;/sup&gt;","plainTextFormattedCitation":"62,63","previouslyFormattedCitation":"&lt;sup&gt;61,62&lt;/sup&gt;"},"properties":{"noteIndex":0},"schema":"https://github.com/citation-style-language/schema/raw/master/csl-citation.json"}</w:instrText>
      </w:r>
      <w:r>
        <w:fldChar w:fldCharType="separate"/>
      </w:r>
      <w:r w:rsidR="00206172" w:rsidRPr="00206172">
        <w:rPr>
          <w:noProof/>
          <w:vertAlign w:val="superscript"/>
        </w:rPr>
        <w:t>62,63</w:t>
      </w:r>
      <w:r>
        <w:fldChar w:fldCharType="end"/>
      </w:r>
      <w:r>
        <w:t xml:space="preserve"> HRV will be generated for up to 72-hours of raw ECG data on 200 patients (expected: </w:t>
      </w:r>
      <w:r>
        <w:rPr>
          <w:highlight w:val="yellow"/>
        </w:rPr>
        <w:t>34%</w:t>
      </w:r>
      <w:r w:rsidRPr="003A2FC4">
        <w:rPr>
          <w:highlight w:val="yellow"/>
        </w:rPr>
        <w:t xml:space="preserve"> women</w:t>
      </w:r>
      <w:r>
        <w:t xml:space="preserve">; </w:t>
      </w:r>
      <w:r>
        <w:rPr>
          <w:highlight w:val="yellow"/>
        </w:rPr>
        <w:t>13</w:t>
      </w:r>
      <w:commentRangeStart w:id="2"/>
      <w:commentRangeStart w:id="3"/>
      <w:r w:rsidRPr="003A2FC4">
        <w:rPr>
          <w:highlight w:val="yellow"/>
        </w:rPr>
        <w:t xml:space="preserve">% with </w:t>
      </w:r>
      <w:r>
        <w:rPr>
          <w:highlight w:val="yellow"/>
        </w:rPr>
        <w:t xml:space="preserve">severe </w:t>
      </w:r>
      <w:r w:rsidRPr="003A2FC4">
        <w:rPr>
          <w:highlight w:val="yellow"/>
        </w:rPr>
        <w:t>depression</w:t>
      </w:r>
      <w:commentRangeEnd w:id="2"/>
      <w:r>
        <w:rPr>
          <w:rStyle w:val="CommentReference"/>
        </w:rPr>
        <w:commentReference w:id="2"/>
      </w:r>
      <w:commentRangeEnd w:id="3"/>
      <w:r>
        <w:rPr>
          <w:rStyle w:val="CommentReference"/>
        </w:rPr>
        <w:commentReference w:id="3"/>
      </w:r>
      <w:r>
        <w:t>),</w:t>
      </w:r>
      <w:r>
        <w:fldChar w:fldCharType="begin" w:fldLock="1"/>
      </w:r>
      <w:r w:rsidR="00206172">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63&lt;/sup&gt;","plainTextFormattedCitation":"63","previouslyFormattedCitation":"&lt;sup&gt;62&lt;/sup&gt;"},"properties":{"noteIndex":0},"schema":"https://github.com/citation-style-language/schema/raw/master/csl-citation.json"}</w:instrText>
      </w:r>
      <w:r>
        <w:fldChar w:fldCharType="separate"/>
      </w:r>
      <w:r w:rsidR="00206172" w:rsidRPr="00206172">
        <w:rPr>
          <w:noProof/>
          <w:vertAlign w:val="superscript"/>
        </w:rPr>
        <w:t>63</w:t>
      </w:r>
      <w:r>
        <w:fldChar w:fldCharType="end"/>
      </w:r>
      <w:r>
        <w:t xml:space="preserve"> collected through ambulatory ECG patches (</w:t>
      </w:r>
      <w:proofErr w:type="spellStart"/>
      <w:r>
        <w:t>VivaLNK</w:t>
      </w:r>
      <w:proofErr w:type="spellEnd"/>
      <w:r>
        <w:t xml:space="preserve"> ECG recorder) on the day of catheterization. I will build upon existing skills in ECG analysis and signal processing using the pre-existing HRV toolbox, developed at Emory with the assistance of Dr. Amit Shah (mentor).</w:t>
      </w:r>
      <w:r w:rsidRPr="00460EC5">
        <w:fldChar w:fldCharType="begin" w:fldLock="1"/>
      </w:r>
      <w:r w:rsidR="00206172">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64&lt;/sup&gt;","plainTextFormattedCitation":"64","previouslyFormattedCitation":"&lt;sup&gt;63&lt;/sup&gt;"},"properties":{"noteIndex":0},"schema":"https://github.com/citation-style-language/schema/raw/master/csl-citation.json"}</w:instrText>
      </w:r>
      <w:r w:rsidRPr="00460EC5">
        <w:fldChar w:fldCharType="separate"/>
      </w:r>
      <w:r w:rsidR="00206172" w:rsidRPr="00206172">
        <w:rPr>
          <w:noProof/>
          <w:vertAlign w:val="superscript"/>
        </w:rPr>
        <w:t>64</w:t>
      </w:r>
      <w:r w:rsidRPr="00460EC5">
        <w:fldChar w:fldCharType="end"/>
      </w:r>
      <w:r>
        <w:t xml:space="preserve"> </w:t>
      </w:r>
      <w:r w:rsidRPr="00714B08">
        <w:rPr>
          <w:i/>
          <w:iCs/>
        </w:rPr>
        <w:t>I hypothesize that ANS dysfunction, as measured by</w:t>
      </w:r>
      <w:r>
        <w:rPr>
          <w:i/>
          <w:iCs/>
        </w:rPr>
        <w:t xml:space="preserve"> low</w:t>
      </w:r>
      <w:r w:rsidRPr="00714B08">
        <w:rPr>
          <w:i/>
          <w:iCs/>
        </w:rPr>
        <w:t xml:space="preserve"> </w:t>
      </w:r>
      <w:proofErr w:type="spellStart"/>
      <w:r>
        <w:rPr>
          <w:i/>
          <w:iCs/>
        </w:rPr>
        <w:t>Dyx</w:t>
      </w:r>
      <w:proofErr w:type="spellEnd"/>
      <w:r w:rsidRPr="00714B08">
        <w:rPr>
          <w:i/>
          <w:iCs/>
        </w:rPr>
        <w:t>, mediates the effect of depression on CAD</w:t>
      </w:r>
      <w:r>
        <w:t xml:space="preserve">. </w:t>
      </w:r>
    </w:p>
    <w:p w14:paraId="6E828D50" w14:textId="77777777" w:rsidR="002C261B" w:rsidRPr="00625215" w:rsidRDefault="002C261B" w:rsidP="00625215">
      <w:pPr>
        <w:rPr>
          <w:color w:val="000000" w:themeColor="text1"/>
          <w:sz w:val="12"/>
          <w:szCs w:val="12"/>
        </w:rPr>
      </w:pPr>
    </w:p>
    <w:p w14:paraId="308A02C6" w14:textId="5801B54C" w:rsidR="00625215" w:rsidRPr="00625215" w:rsidRDefault="00625215" w:rsidP="00625215">
      <w:pPr>
        <w:rPr>
          <w:color w:val="000000" w:themeColor="text1"/>
        </w:rPr>
      </w:pPr>
      <w:r w:rsidRPr="00625215">
        <w:rPr>
          <w:color w:val="000000" w:themeColor="text1"/>
          <w:u w:val="single"/>
        </w:rPr>
        <w:t>General Protocol</w:t>
      </w:r>
      <w:r w:rsidRPr="00625215">
        <w:rPr>
          <w:color w:val="000000" w:themeColor="text1"/>
        </w:rPr>
        <w:t>: The enrollment, consent, and detailed phenotyping of the patients has been described in prior studies of the EmCAB.</w:t>
      </w:r>
      <w:r w:rsidRPr="00625215">
        <w:rPr>
          <w:color w:val="000000" w:themeColor="text1"/>
        </w:rPr>
        <w:fldChar w:fldCharType="begin" w:fldLock="1"/>
      </w:r>
      <w:r w:rsidR="00206172">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62&lt;/sup&gt;","plainTextFormattedCitation":"62","previouslyFormattedCitation":"&lt;sup&gt;61&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62</w:t>
      </w:r>
      <w:r w:rsidRPr="00625215">
        <w:rPr>
          <w:color w:val="000000" w:themeColor="text1"/>
        </w:rPr>
        <w:fldChar w:fldCharType="end"/>
      </w:r>
      <w:r w:rsidRPr="00625215">
        <w:rPr>
          <w:color w:val="000000" w:themeColor="text1"/>
        </w:rPr>
        <w:t xml:space="preserve"> </w:t>
      </w:r>
      <w:r w:rsidRPr="00625215">
        <w:rPr>
          <w:rFonts w:ascii="Calibri" w:hAnsi="Calibri" w:cs="Calibri"/>
          <w:color w:val="000000" w:themeColor="text1"/>
        </w:rPr>
        <w:t>﻿</w:t>
      </w:r>
      <w:r w:rsidRPr="00625215">
        <w:rPr>
          <w:color w:val="000000" w:themeColor="text1"/>
        </w:rPr>
        <w:t xml:space="preserve">Additional measures, including lifestyle factors, medical comorbidities, revascularization during the index cardiac catheterization, and previous revascularization procedures are ascertained via patient interview and chart review. The study sample will be collected daily over the first several months, with an estimated 10-20 patients enrolled per week. Coronary angiography will be evaluated by the </w:t>
      </w:r>
      <w:proofErr w:type="spellStart"/>
      <w:r w:rsidRPr="00625215">
        <w:rPr>
          <w:color w:val="000000" w:themeColor="text1"/>
        </w:rPr>
        <w:t>Gensini</w:t>
      </w:r>
      <w:proofErr w:type="spellEnd"/>
      <w:r w:rsidRPr="00625215">
        <w:rPr>
          <w:color w:val="000000" w:themeColor="text1"/>
        </w:rPr>
        <w:t xml:space="preserve"> score, which is a visual estimation of luminal narrowing in multiple segments based on a modified form of the American Heart Association classification of the coronary tree by trained cardiologists.</w:t>
      </w:r>
      <w:r w:rsidRPr="00625215">
        <w:rPr>
          <w:color w:val="000000" w:themeColor="text1"/>
        </w:rPr>
        <w:fldChar w:fldCharType="begin" w:fldLock="1"/>
      </w:r>
      <w:r w:rsidR="00206172">
        <w:rPr>
          <w:color w:val="000000" w:themeColor="text1"/>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ed6dcd6-1475-37d1-8f4a-180dd9d2b230"]}],"mendeley":{"formattedCitation":"&lt;sup&gt;65&lt;/sup&gt;","plainTextFormattedCitation":"65","previouslyFormattedCitation":"&lt;sup&gt;64&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65</w:t>
      </w:r>
      <w:r w:rsidRPr="00625215">
        <w:rPr>
          <w:color w:val="000000" w:themeColor="text1"/>
        </w:rPr>
        <w:fldChar w:fldCharType="end"/>
      </w:r>
    </w:p>
    <w:p w14:paraId="39992E16" w14:textId="77777777" w:rsidR="00625215" w:rsidRPr="00625215" w:rsidRDefault="00625215" w:rsidP="00625215">
      <w:pPr>
        <w:rPr>
          <w:color w:val="000000" w:themeColor="text1"/>
          <w:sz w:val="12"/>
          <w:szCs w:val="12"/>
        </w:rPr>
      </w:pPr>
    </w:p>
    <w:p w14:paraId="4489D8C2" w14:textId="408E3F1D" w:rsidR="00625215" w:rsidRPr="00625215" w:rsidRDefault="00625215" w:rsidP="00625215">
      <w:pPr>
        <w:rPr>
          <w:color w:val="000000" w:themeColor="text1"/>
        </w:rPr>
      </w:pPr>
      <w:r w:rsidRPr="00625215">
        <w:rPr>
          <w:color w:val="000000" w:themeColor="text1"/>
          <w:u w:val="single"/>
        </w:rPr>
        <w:t>Heart Rate Variability</w:t>
      </w:r>
      <w:r w:rsidRPr="00625215">
        <w:rPr>
          <w:color w:val="000000" w:themeColor="text1"/>
        </w:rPr>
        <w:t xml:space="preserve">: This study will add HRV to the data collected by the </w:t>
      </w:r>
      <w:proofErr w:type="spellStart"/>
      <w:r w:rsidRPr="00625215">
        <w:rPr>
          <w:color w:val="000000" w:themeColor="text1"/>
        </w:rPr>
        <w:t>EmCAB</w:t>
      </w:r>
      <w:proofErr w:type="spellEnd"/>
      <w:r w:rsidRPr="00625215">
        <w:rPr>
          <w:color w:val="000000" w:themeColor="text1"/>
        </w:rPr>
        <w:t>. We will use non-invasive, continuous, ambulatory ECG patches (</w:t>
      </w:r>
      <w:proofErr w:type="spellStart"/>
      <w:r w:rsidRPr="00625215">
        <w:rPr>
          <w:color w:val="000000" w:themeColor="text1"/>
        </w:rPr>
        <w:t>Biostamp</w:t>
      </w:r>
      <w:proofErr w:type="spellEnd"/>
      <w:r w:rsidRPr="00625215">
        <w:rPr>
          <w:color w:val="000000" w:themeColor="text1"/>
        </w:rPr>
        <w:t xml:space="preserve">®, MC10 Inc), which have already been acquired through my mentor Dr. Shah. I will assist with the consent and incorporation of ECG data collection into the larger study protocol. The consent will occur in the early morning (7 AM — 9 AM), after which the patch will be applied until their angiogram. Our recent findings demonstrate that the most important time for detecting autonomic </w:t>
      </w:r>
      <w:r w:rsidRPr="00625215">
        <w:rPr>
          <w:color w:val="000000" w:themeColor="text1"/>
        </w:rPr>
        <w:lastRenderedPageBreak/>
        <w:t>dysfunction is between 7 AM and 10 AM.</w:t>
      </w:r>
      <w:r w:rsidRPr="00625215">
        <w:rPr>
          <w:color w:val="000000" w:themeColor="text1"/>
        </w:rPr>
        <w:fldChar w:fldCharType="begin" w:fldLock="1"/>
      </w:r>
      <w:r w:rsidR="00206172">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9&lt;/sup&gt;","plainTextFormattedCitation":"49","previouslyFormattedCitation":"&lt;sup&gt;48&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49</w:t>
      </w:r>
      <w:r w:rsidRPr="00625215">
        <w:rPr>
          <w:color w:val="000000" w:themeColor="text1"/>
        </w:rPr>
        <w:fldChar w:fldCharType="end"/>
      </w:r>
      <w:r w:rsidRPr="00625215">
        <w:rPr>
          <w:color w:val="000000" w:themeColor="text1"/>
        </w:rPr>
        <w:t xml:space="preserve"> If possible, the ECG duration will be extended. We will use the commercial </w:t>
      </w:r>
      <w:proofErr w:type="spellStart"/>
      <w:r w:rsidRPr="00625215">
        <w:rPr>
          <w:color w:val="000000" w:themeColor="text1"/>
        </w:rPr>
        <w:t>HeartTrends</w:t>
      </w:r>
      <w:proofErr w:type="spellEnd"/>
      <w:r w:rsidRPr="00625215">
        <w:rPr>
          <w:color w:val="000000" w:themeColor="text1"/>
        </w:rPr>
        <w:t xml:space="preserve"> algorithm (Lev-El Diagnostics Ltd., Israel) to generate the </w:t>
      </w:r>
      <w:proofErr w:type="spellStart"/>
      <w:r w:rsidRPr="00625215">
        <w:rPr>
          <w:i/>
          <w:color w:val="000000" w:themeColor="text1"/>
        </w:rPr>
        <w:t>Dyx</w:t>
      </w:r>
      <w:proofErr w:type="spellEnd"/>
      <w:r w:rsidRPr="00625215">
        <w:rPr>
          <w:color w:val="000000" w:themeColor="text1"/>
        </w:rPr>
        <w:t xml:space="preserve"> measure, as well as an internally developed HRV toolbox to generate additional indices for comparison.</w:t>
      </w:r>
      <w:r w:rsidRPr="00625215">
        <w:rPr>
          <w:color w:val="000000" w:themeColor="text1"/>
        </w:rPr>
        <w:fldChar w:fldCharType="begin" w:fldLock="1"/>
      </w:r>
      <w:r w:rsidR="00206172">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64&lt;/sup&gt;","plainTextFormattedCitation":"64","previouslyFormattedCitation":"&lt;sup&gt;63&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64</w:t>
      </w:r>
      <w:r w:rsidRPr="00625215">
        <w:rPr>
          <w:color w:val="000000" w:themeColor="text1"/>
        </w:rPr>
        <w:fldChar w:fldCharType="end"/>
      </w:r>
      <w:r w:rsidRPr="00625215">
        <w:rPr>
          <w:color w:val="000000" w:themeColor="text1"/>
        </w:rPr>
        <w:t xml:space="preserve"> A materials transfer agreement with the company is already in place with </w:t>
      </w:r>
      <w:proofErr w:type="spellStart"/>
      <w:r w:rsidRPr="00625215">
        <w:rPr>
          <w:color w:val="000000" w:themeColor="text1"/>
        </w:rPr>
        <w:t>HeartTrends</w:t>
      </w:r>
      <w:proofErr w:type="spellEnd"/>
      <w:r w:rsidRPr="00625215">
        <w:rPr>
          <w:color w:val="000000" w:themeColor="text1"/>
        </w:rPr>
        <w:t>.</w:t>
      </w:r>
    </w:p>
    <w:p w14:paraId="774D715A" w14:textId="77777777" w:rsidR="00625215" w:rsidRPr="00625215" w:rsidRDefault="00625215" w:rsidP="00625215">
      <w:pPr>
        <w:rPr>
          <w:color w:val="000000" w:themeColor="text1"/>
          <w:sz w:val="12"/>
          <w:szCs w:val="12"/>
        </w:rPr>
      </w:pPr>
      <w:r w:rsidRPr="00625215">
        <w:rPr>
          <w:color w:val="000000" w:themeColor="text1"/>
          <w:sz w:val="12"/>
          <w:szCs w:val="12"/>
        </w:rPr>
        <w:fldChar w:fldCharType="begin"/>
      </w:r>
      <w:r w:rsidRPr="00625215">
        <w:rPr>
          <w:color w:val="000000" w:themeColor="text1"/>
          <w:sz w:val="12"/>
          <w:szCs w:val="12"/>
        </w:rPr>
        <w:instrText xml:space="preserve"> INCLUDEPICTURE "https://www.wearable-technologies.com/wp-content/uploads/2018/05/BioStamp-nPoint-2.png" \* MERGEFORMATINET </w:instrText>
      </w:r>
      <w:r w:rsidRPr="00625215">
        <w:rPr>
          <w:color w:val="000000" w:themeColor="text1"/>
          <w:sz w:val="12"/>
          <w:szCs w:val="12"/>
        </w:rPr>
        <w:fldChar w:fldCharType="end"/>
      </w:r>
    </w:p>
    <w:p w14:paraId="71027298" w14:textId="5075B07A" w:rsidR="00625215" w:rsidRPr="00625215" w:rsidRDefault="00625215" w:rsidP="00625215">
      <w:pPr>
        <w:rPr>
          <w:color w:val="000000" w:themeColor="text1"/>
        </w:rPr>
      </w:pPr>
      <w:r w:rsidRPr="00625215">
        <w:rPr>
          <w:color w:val="000000" w:themeColor="text1"/>
          <w:u w:val="single"/>
        </w:rPr>
        <w:t>Neuropsychological Measures</w:t>
      </w:r>
      <w:r w:rsidRPr="00625215">
        <w:rPr>
          <w:color w:val="000000" w:themeColor="text1"/>
        </w:rPr>
        <w:t>: The enrollment protocol includes patient interviews by study staff. Depressive symptoms will be assessed via the 9-question Primary Care Evaluation of Mental Disorders Brief Patient Health Questionnaire (PHQ-9).</w:t>
      </w:r>
      <w:r w:rsidRPr="00625215">
        <w:rPr>
          <w:color w:val="000000" w:themeColor="text1"/>
        </w:rPr>
        <w:fldChar w:fldCharType="begin" w:fldLock="1"/>
      </w:r>
      <w:r w:rsidR="00206172">
        <w:rPr>
          <w:color w:val="000000" w:themeColor="text1"/>
        </w:rPr>
        <w:instrText>ADDIN CSL_CITATION {"citationItems":[{"id":"ITEM-1","itemData":{"DOI":"10.1001/jama.282.18.1737","ISSN":"0098-7484","abstract":"ContextThe Primary Care Evaluation of Mental Disorders (PRIME-MD) was developed as a screening instrument but its administration time has limited its clinical usefulness.ObjectiveTo determine if the self-administered PRIME-MD Patient Health Questionnaire (PHQ) has validity and utility for diagnosing mental disorders in primary care comparable to the original clinician-administered PRIME-MD.DesignCriterion standard study undertaken between May 1997 and November 1998.SettingEight primary care clinics in the United States.Participants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Patient Health Questionnaire diagnoses compared with independent diagnoses made by mental health professionals; functional status measures; disability days; health care use; and treatment/referral decisions.Results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Our study suggests that the PHQ has diagnostic validity comparable to the original clinician-administered PRIME-MD, and is more efficient to use.","author":[{"dropping-particle":"","family":"Spitzer","given":"Robert L.","non-dropping-particle":"","parse-names":false,"suffix":""}],"container-title":"JAMA","id":"ITEM-1","issue":"18","issued":{"date-parts":[["1999","11","10"]]},"page":"1737","publisher":"American Medical Association","title":"Validation and Utility of a Self-report Version of PRIME-MD: The PHQ Primary Care Study","type":"article-journal","volume":"282"},"uris":["http://www.mendeley.com/documents/?uuid=f95a42d5-453c-3bc2-ac18-0ee4bfb52861"]}],"mendeley":{"formattedCitation":"&lt;sup&gt;66&lt;/sup&gt;","plainTextFormattedCitation":"66","previouslyFormattedCitation":"&lt;sup&gt;65&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66</w:t>
      </w:r>
      <w:r w:rsidRPr="00625215">
        <w:rPr>
          <w:color w:val="000000" w:themeColor="text1"/>
        </w:rPr>
        <w:fldChar w:fldCharType="end"/>
      </w:r>
      <w:r w:rsidRPr="00625215">
        <w:rPr>
          <w:color w:val="000000" w:themeColor="text1"/>
        </w:rPr>
        <w:t xml:space="preserve"> Moderate depression is seen at a cutoff of 10 points or higher (out of 27), with a sensitivity and specificity of 88% for major depression.</w:t>
      </w:r>
      <w:r w:rsidRPr="00625215">
        <w:rPr>
          <w:color w:val="000000" w:themeColor="text1"/>
        </w:rPr>
        <w:fldChar w:fldCharType="begin" w:fldLock="1"/>
      </w:r>
      <w:r w:rsidR="00206172">
        <w:rPr>
          <w:color w:val="000000" w:themeColor="text1"/>
        </w:rPr>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a6ec9829-faf2-3905-9469-01af35dd3ce7"]}],"mendeley":{"formattedCitation":"&lt;sup&gt;67&lt;/sup&gt;","plainTextFormattedCitation":"67","previouslyFormattedCitation":"&lt;sup&gt;66&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67</w:t>
      </w:r>
      <w:r w:rsidRPr="00625215">
        <w:rPr>
          <w:color w:val="000000" w:themeColor="text1"/>
        </w:rPr>
        <w:fldChar w:fldCharType="end"/>
      </w:r>
      <w:r w:rsidRPr="00625215">
        <w:rPr>
          <w:color w:val="000000" w:themeColor="text1"/>
        </w:rPr>
        <w:t xml:space="preserve"> Cognitive impairment will be measured by the Montreal cognitive assessment (</w:t>
      </w:r>
      <w:proofErr w:type="spellStart"/>
      <w:r w:rsidRPr="00625215">
        <w:rPr>
          <w:color w:val="000000" w:themeColor="text1"/>
        </w:rPr>
        <w:t>MoCA</w:t>
      </w:r>
      <w:proofErr w:type="spellEnd"/>
      <w:r w:rsidRPr="00625215">
        <w:rPr>
          <w:color w:val="000000" w:themeColor="text1"/>
        </w:rPr>
        <w:t xml:space="preserve">), which is a measure of global cognitive function and is comprised of the sub-domains: memory, visuospatial function, executive function, sustained attention, language, and orientation. The </w:t>
      </w:r>
      <w:proofErr w:type="spellStart"/>
      <w:r w:rsidRPr="00625215">
        <w:rPr>
          <w:color w:val="000000" w:themeColor="text1"/>
        </w:rPr>
        <w:t>MoCA</w:t>
      </w:r>
      <w:proofErr w:type="spellEnd"/>
      <w:r w:rsidRPr="00625215">
        <w:rPr>
          <w:color w:val="000000" w:themeColor="text1"/>
        </w:rPr>
        <w:t xml:space="preserve"> has a sensitivity of 90% and specificity of 87% for detecting mild cognitive impairment with a score of 26 (out of 30).</w:t>
      </w:r>
      <w:r w:rsidRPr="00625215">
        <w:rPr>
          <w:color w:val="000000" w:themeColor="text1"/>
        </w:rPr>
        <w:fldChar w:fldCharType="begin" w:fldLock="1"/>
      </w:r>
      <w:r w:rsidR="00206172">
        <w:rPr>
          <w:color w:val="000000" w:themeColor="text1"/>
        </w:rPr>
        <w:instrText>ADDIN CSL_CITATION {"citationItems":[{"id":"ITEM-1","itemData":{"DOI":"10.1111/j.1532-5415.2005.53221.x","ISBN":"00028614","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iad S.","non-dropping-particle":"","parse-names":false,"suffix":""},{"dropping-particle":"","family":"Phillips","given":"Natalie A.","non-dropping-particle":"","parse-names":false,"suffix":""},{"dropping-particle":"","family":"Bédirian","given":"Valérie","non-dropping-particle":"","parse-names":false,"suffix":""},{"dropping-particle":"","family":"Charbonneau","given":"Simon","non-dropping-particle":"","parse-names":false,"suffix":""},{"dropping-particle":"","family":"Whitehead","given":"Victor","non-dropping-particle":"","parse-names":false,"suffix":""},{"dropping-particle":"","family":"Collin","given":"Isabelle","non-dropping-particle":"","parse-names":false,"suffix":""},{"dropping-particle":"","family":"Cummings","given":"Jeffrey L.","non-dropping-particle":"","parse-names":false,"suffix":""},{"dropping-particle":"","family":"Chertkow","given":"Howard","non-dropping-particle":"","parse-names":false,"suffix":""}],"container-title":"Journal of the American Geriatrics Society","id":"ITEM-1","issue":"4","issued":{"date-parts":[["2005","4"]]},"page":"695-9","title":"The Montreal Cognitive Assessment, MoCA: a brief screening tool for mild cognitive impairment.","type":"article-journal","volume":"53"},"uris":["http://www.mendeley.com/documents/?uuid=78ad375a-ae6f-3d0e-b2e8-dc28037b7b63"]}],"mendeley":{"formattedCitation":"&lt;sup&gt;68&lt;/sup&gt;","plainTextFormattedCitation":"68","previouslyFormattedCitation":"&lt;sup&gt;67&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68</w:t>
      </w:r>
      <w:r w:rsidRPr="00625215">
        <w:rPr>
          <w:color w:val="000000" w:themeColor="text1"/>
        </w:rPr>
        <w:fldChar w:fldCharType="end"/>
      </w:r>
    </w:p>
    <w:p w14:paraId="05F31673" w14:textId="77777777" w:rsidR="00625215" w:rsidRPr="00625215" w:rsidRDefault="00625215" w:rsidP="00625215">
      <w:pPr>
        <w:rPr>
          <w:color w:val="000000" w:themeColor="text1"/>
          <w:sz w:val="12"/>
          <w:szCs w:val="12"/>
        </w:rPr>
      </w:pPr>
    </w:p>
    <w:p w14:paraId="59B0FC8A" w14:textId="666E2114" w:rsidR="00625215" w:rsidRPr="00625215" w:rsidRDefault="00625215" w:rsidP="00625215">
      <w:pPr>
        <w:rPr>
          <w:color w:val="000000" w:themeColor="text1"/>
        </w:rPr>
      </w:pPr>
      <w:r w:rsidRPr="00625215">
        <w:rPr>
          <w:color w:val="000000" w:themeColor="text1"/>
          <w:u w:val="single"/>
        </w:rPr>
        <w:t>Power Calculation</w:t>
      </w:r>
      <w:r w:rsidRPr="00625215">
        <w:rPr>
          <w:color w:val="000000" w:themeColor="text1"/>
        </w:rPr>
        <w:t xml:space="preserve">: In this exploratory pilot study, the expected cohort size is 150 patients, collected over the first 6 months. We anticipate a maximum of 20% loss of data due to poor ECG quality (&gt;20% artifact), missing data, or other exclusion criteria as above. We do not expect attrition as this is a cross-sectional study. After these reductions, we expect a sample size of 120 patients. We expect a rate of 70% of CAD, and 15-20% of neuropsychiatric disease. After biostatistician consultation, we will use </w:t>
      </w:r>
      <w:r w:rsidRPr="00625215">
        <w:rPr>
          <w:rFonts w:ascii="ArialMT" w:hAnsi="ArialMT" w:cs="Times New Roman"/>
          <w:color w:val="000000" w:themeColor="text1"/>
        </w:rPr>
        <w:t>α=0.05, and 1-β=0.80.  We would be adequately powered to detect a large effect size in for the primary outcomes for both specific aims (Cohen’s d = 0.5).</w:t>
      </w:r>
      <w:r w:rsidRPr="00625215">
        <w:rPr>
          <w:rFonts w:ascii="ArialMT" w:hAnsi="ArialMT" w:cs="Times New Roman"/>
          <w:color w:val="000000" w:themeColor="text1"/>
        </w:rPr>
        <w:fldChar w:fldCharType="begin" w:fldLock="1"/>
      </w:r>
      <w:r w:rsidR="00206172">
        <w:rPr>
          <w:rFonts w:ascii="ArialMT" w:hAnsi="ArialMT" w:cs="Times New Roman"/>
          <w:color w:val="000000" w:themeColor="text1"/>
        </w:rPr>
        <w:instrText>ADDIN CSL_CITATION {"citationItems":[{"id":"ITEM-1","itemData":{"DOI":"10.1016/S0197-2456(98)00037-3","ISBN":"0197-2456","ISSN":"01972456","PMID":"9875838","abstract":"This article presents methods for sample size and power calculations for studies involving linear regression. These approaches are applicable to clinical trials designed to detect a regression slope of a given magnitude or to studies that test whether the slopes or intercepts of two independent regression lines differ by a given amount. The investigator may either specify the values of the independent (x) variable(s) of the regression line(s) or determine them observationally when the study is performed. In the latter case, the investigator must estimate the standard deviation(s) of the independent variable(s). This study gives examples using this method for both experimental and observational study designs. Cohen's method of power calculations for multiple linear regression models is also discussed and contrasted with the methods of this study. We have posted a computer program to perform these and other sample size calculations on the Internet (see http://www.mc.vanderbilt.edu/prevmed/psintro.htm). This program can determine the sample size needed to detect a specified alternative hypothesis with the required power, the power with which a specific alternative hypothesis can be detected with a given sample size, or the specific alternative hypotheses that can be detected with a given power and sample size. Context-specific help messages available on request make the use of this software largely self-explanatory. Copyright (C) 1998 Elsevier Science Inc.","author":[{"dropping-particle":"","family":"Dupont","given":"William D.","non-dropping-particle":"","parse-names":false,"suffix":""},{"dropping-particle":"","family":"Plummer","given":"Walton D.","non-dropping-particle":"","parse-names":false,"suffix":""}],"container-title":"Controlled Clinical Trials","id":"ITEM-1","issue":"6","issued":{"date-parts":[["1998","12","1"]]},"page":"589-601","publisher":"Elsevier","title":"Power and sample size calculations for studies involving linear regression","type":"article-journal","volume":"19"},"uris":["http://www.mendeley.com/documents/?uuid=eed86119-99c1-3b4b-a3f2-5685a755cff0"]}],"mendeley":{"formattedCitation":"&lt;sup&gt;69&lt;/sup&gt;","plainTextFormattedCitation":"69","previouslyFormattedCitation":"&lt;sup&gt;68&lt;/sup&gt;"},"properties":{"noteIndex":0},"schema":"https://github.com/citation-style-language/schema/raw/master/csl-citation.json"}</w:instrText>
      </w:r>
      <w:r w:rsidRPr="00625215">
        <w:rPr>
          <w:rFonts w:ascii="ArialMT" w:hAnsi="ArialMT" w:cs="Times New Roman"/>
          <w:color w:val="000000" w:themeColor="text1"/>
        </w:rPr>
        <w:fldChar w:fldCharType="separate"/>
      </w:r>
      <w:r w:rsidR="00206172" w:rsidRPr="00206172">
        <w:rPr>
          <w:rFonts w:ascii="ArialMT" w:hAnsi="ArialMT" w:cs="Times New Roman"/>
          <w:noProof/>
          <w:color w:val="000000" w:themeColor="text1"/>
          <w:vertAlign w:val="superscript"/>
        </w:rPr>
        <w:t>69</w:t>
      </w:r>
      <w:r w:rsidRPr="00625215">
        <w:rPr>
          <w:rFonts w:ascii="ArialMT" w:hAnsi="ArialMT" w:cs="Times New Roman"/>
          <w:color w:val="000000" w:themeColor="text1"/>
        </w:rPr>
        <w:fldChar w:fldCharType="end"/>
      </w:r>
    </w:p>
    <w:p w14:paraId="75D50DE6" w14:textId="77777777" w:rsidR="00625215" w:rsidRPr="00625215" w:rsidRDefault="00625215" w:rsidP="00625215">
      <w:pPr>
        <w:rPr>
          <w:color w:val="000000" w:themeColor="text1"/>
          <w:sz w:val="12"/>
          <w:szCs w:val="12"/>
        </w:rPr>
      </w:pPr>
    </w:p>
    <w:p w14:paraId="0983339C" w14:textId="0CA93D53" w:rsidR="00625215" w:rsidRPr="002C261B" w:rsidRDefault="002C261B" w:rsidP="002C261B">
      <w:pPr>
        <w:widowControl w:val="0"/>
        <w:spacing w:after="80"/>
        <w:rPr>
          <w:sz w:val="8"/>
          <w:szCs w:val="8"/>
        </w:rPr>
      </w:pPr>
      <w:r>
        <w:rPr>
          <w:b/>
          <w:color w:val="000000" w:themeColor="text1"/>
        </w:rPr>
        <w:t>C</w:t>
      </w:r>
      <w:r w:rsidR="00625215" w:rsidRPr="00625215">
        <w:rPr>
          <w:b/>
          <w:color w:val="000000" w:themeColor="text1"/>
        </w:rPr>
        <w:t xml:space="preserve">4. Specific Aim </w:t>
      </w:r>
      <w:r>
        <w:rPr>
          <w:b/>
          <w:color w:val="000000" w:themeColor="text1"/>
        </w:rPr>
        <w:t>#</w:t>
      </w:r>
      <w:r w:rsidR="00625215" w:rsidRPr="00625215">
        <w:rPr>
          <w:b/>
          <w:color w:val="000000" w:themeColor="text1"/>
        </w:rPr>
        <w:t>1</w:t>
      </w:r>
      <w:r>
        <w:rPr>
          <w:b/>
          <w:bCs/>
        </w:rPr>
        <w:t>: Quantify</w:t>
      </w:r>
      <w:r w:rsidRPr="00544424">
        <w:rPr>
          <w:b/>
          <w:bCs/>
        </w:rPr>
        <w:t xml:space="preserve"> the relationship between </w:t>
      </w:r>
      <w:r>
        <w:rPr>
          <w:b/>
          <w:bCs/>
        </w:rPr>
        <w:t>depressive symptoms</w:t>
      </w:r>
      <w:r w:rsidRPr="00544424">
        <w:rPr>
          <w:b/>
          <w:bCs/>
        </w:rPr>
        <w:t xml:space="preserve"> and ANS dysfunction</w:t>
      </w:r>
      <w:r>
        <w:t>.</w:t>
      </w:r>
      <w:r>
        <w:rPr>
          <w:i/>
          <w:iCs/>
        </w:rPr>
        <w:t xml:space="preserve"> </w:t>
      </w:r>
      <w:r>
        <w:t>We</w:t>
      </w:r>
      <w:r w:rsidRPr="00460EC5">
        <w:t xml:space="preserve"> will </w:t>
      </w:r>
      <w:r>
        <w:t>a)</w:t>
      </w:r>
      <w:r w:rsidRPr="00460EC5">
        <w:t xml:space="preserve"> assess depressive symptoms </w:t>
      </w:r>
      <w:r>
        <w:t xml:space="preserve">using the </w:t>
      </w:r>
      <w:r w:rsidRPr="00460EC5">
        <w:t>Patient Health Questionnaire-9,</w:t>
      </w:r>
      <w:r w:rsidRPr="00460EC5">
        <w:fldChar w:fldCharType="begin" w:fldLock="1"/>
      </w:r>
      <w:r w:rsidR="00206172">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67&lt;/sup&gt;","plainTextFormattedCitation":"67","previouslyFormattedCitation":"&lt;sup&gt;66&lt;/sup&gt;"},"properties":{"noteIndex":0},"schema":"https://github.com/citation-style-language/schema/raw/master/csl-citation.json"}</w:instrText>
      </w:r>
      <w:r w:rsidRPr="00460EC5">
        <w:fldChar w:fldCharType="separate"/>
      </w:r>
      <w:r w:rsidR="00206172" w:rsidRPr="00206172">
        <w:rPr>
          <w:noProof/>
          <w:vertAlign w:val="superscript"/>
        </w:rPr>
        <w:t>67</w:t>
      </w:r>
      <w:r w:rsidRPr="00460EC5">
        <w:fldChar w:fldCharType="end"/>
      </w:r>
      <w:r w:rsidRPr="00460EC5">
        <w:t xml:space="preserve"> and </w:t>
      </w:r>
      <w:r>
        <w:t>b) test</w:t>
      </w:r>
      <w:r w:rsidRPr="00460EC5">
        <w:t xml:space="preserve"> the association of </w:t>
      </w:r>
      <w:r>
        <w:t xml:space="preserve">this score </w:t>
      </w:r>
      <w:r w:rsidRPr="00460EC5">
        <w:t xml:space="preserve"> w</w:t>
      </w:r>
      <w:r>
        <w:t>ith ANS dysfunction as</w:t>
      </w:r>
      <w:r w:rsidRPr="00460EC5">
        <w:t xml:space="preserve"> </w:t>
      </w:r>
      <w:r>
        <w:t>measured by</w:t>
      </w:r>
      <w:r w:rsidRPr="00460EC5">
        <w:t xml:space="preserve"> </w:t>
      </w:r>
      <w:proofErr w:type="spellStart"/>
      <w:r w:rsidRPr="00544424">
        <w:rPr>
          <w:i/>
          <w:iCs/>
        </w:rPr>
        <w:t>Dy</w:t>
      </w:r>
      <w:r>
        <w:rPr>
          <w:i/>
          <w:iCs/>
        </w:rPr>
        <w:t>x</w:t>
      </w:r>
      <w:proofErr w:type="spellEnd"/>
      <w:r>
        <w:t xml:space="preserve">. </w:t>
      </w:r>
      <w:r w:rsidRPr="000B2BA3">
        <w:rPr>
          <w:i/>
        </w:rPr>
        <w:t xml:space="preserve">We predict elevated depressive symptoms will associate with low </w:t>
      </w:r>
      <w:proofErr w:type="spellStart"/>
      <w:r w:rsidRPr="000B2BA3">
        <w:rPr>
          <w:i/>
        </w:rPr>
        <w:t>Dyx</w:t>
      </w:r>
      <w:proofErr w:type="spellEnd"/>
      <w:r>
        <w:rPr>
          <w:i/>
        </w:rPr>
        <w:t>,</w:t>
      </w:r>
      <w:r w:rsidRPr="000B2BA3">
        <w:rPr>
          <w:i/>
        </w:rPr>
        <w:t xml:space="preserve"> </w:t>
      </w:r>
      <w:r>
        <w:t xml:space="preserve">thus generating </w:t>
      </w:r>
      <w:r w:rsidRPr="00460EC5">
        <w:t xml:space="preserve">a robust non-invasive marker </w:t>
      </w:r>
      <w:r>
        <w:t>for</w:t>
      </w:r>
      <w:r w:rsidRPr="00460EC5">
        <w:t xml:space="preserve"> the effect of depression on the ANS. </w:t>
      </w:r>
    </w:p>
    <w:p w14:paraId="095F8F50" w14:textId="77777777" w:rsidR="00625215" w:rsidRPr="00625215" w:rsidRDefault="00625215" w:rsidP="00625215">
      <w:pPr>
        <w:rPr>
          <w:color w:val="000000" w:themeColor="text1"/>
          <w:sz w:val="12"/>
          <w:szCs w:val="12"/>
        </w:rPr>
      </w:pPr>
    </w:p>
    <w:p w14:paraId="3209A6E9" w14:textId="080D4C5B" w:rsidR="00625215" w:rsidRPr="00625215" w:rsidRDefault="00625215" w:rsidP="00625215">
      <w:pPr>
        <w:rPr>
          <w:color w:val="000000" w:themeColor="text1"/>
        </w:rPr>
      </w:pPr>
      <w:r w:rsidRPr="00625215">
        <w:rPr>
          <w:color w:val="000000" w:themeColor="text1"/>
          <w:u w:val="single"/>
        </w:rPr>
        <w:t>Rationale</w:t>
      </w:r>
      <w:r w:rsidRPr="00625215">
        <w:rPr>
          <w:color w:val="000000" w:themeColor="text1"/>
        </w:rPr>
        <w:t xml:space="preserve">: Depression and cognitive impairment are not only common is patients with CAD, but are also prognostic after MI, </w:t>
      </w:r>
      <w:proofErr w:type="spellStart"/>
      <w:r w:rsidRPr="00625215">
        <w:rPr>
          <w:color w:val="000000" w:themeColor="text1"/>
        </w:rPr>
        <w:t>indepdent</w:t>
      </w:r>
      <w:proofErr w:type="spellEnd"/>
      <w:r w:rsidRPr="00625215">
        <w:rPr>
          <w:color w:val="000000" w:themeColor="text1"/>
        </w:rPr>
        <w:t xml:space="preserve"> of traditional risk factors.</w:t>
      </w:r>
      <w:r w:rsidRPr="00625215">
        <w:rPr>
          <w:color w:val="000000" w:themeColor="text1"/>
        </w:rPr>
        <w:fldChar w:fldCharType="begin" w:fldLock="1"/>
      </w:r>
      <w:r w:rsidR="00206172">
        <w:rPr>
          <w:color w:val="000000" w:themeColor="text1"/>
        </w:rPr>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538df35a-c09c-4299-a8f0-1a9d22b2472f"]},{"id":"ITEM-2","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2","issue":"9","issued":{"date-parts":[["2017"]]},"title":"Coronary heart disease and risk for cognitive impairment or dementia: Systematic review and meta-analysis","type":"article-journal","volume":"12"},"uris":["http://www.mendeley.com/documents/?uuid=12e0e67f-0fc6-3645-9dff-a1f3f45cfa52"]},{"id":"ITEM-3","itemData":{"DOI":"10.1161/JAHA.119.011968","ISBN":"2010;153:182193","ISSN":"2047-9980","abstract":"See Article by Gu et al","author":[{"dropping-particle":"","family":"Lowenstern","given":"Angela","non-dropping-particle":"","parse-names":false,"suffix":""},{"dropping-particle":"","family":"Wang","given":"Tracy Y.","non-dropping-particle":"","parse-names":false,"suffix":""}],"container-title":"Journal of the American Heart Association","id":"ITEM-3","issue":"4","issued":{"date-parts":[["2019","2","19"]]},"title":"Rethinking Cognitive Impairment in the Management of Older Patients With Cardiovascular Disease","type":"article-journal","volume":"8"},"uris":["http://www.mendeley.com/documents/?uuid=d4541cb0-bc68-47ff-a92c-c1597bf04347"]},{"id":"ITEM-4","itemData":{"DOI":"10.1016/j.amjcard.2010.01.340","ISBN":"1879-1913 (Electronic)\\r0002-9149 (Linking)","ISSN":"00029149","PMID":"20538111","abstract":"Vital exhaustion, defined as excessive fatigue, feelings of demoralization, and increased irritability, has been identified as a risk factor for incident and recurrent cardiac events, but there are no population-based prospective studies of this association in US samples. We examined the predictive value of vital exhaustion for incident myocardial infarction or fatal coronary heart disease in middle-aged men and women in 4 US communities. Participants were 12,895 black or white men and women enrolled in the Atherosclerosis Risk In Communities (ARIC) study cohort and followed for the occurrence of cardiac morbidity and mortality from 1990 through 2002 (maximum follow-up 13.0 years). Vital exhaustion was assessed using the 21-item Maastricht Questionnaire and scores were partitioned into approximate quartiles for statistical analyses. High vital exhaustion (fourth quartile) predicted adverse cardiac events in age-, gender-, and race-center-adjusted analyses (1.69, 95% confidence interval 1.40 to 2.05) and in analyses further adjusted for educational level, body mass index, plasma low-density lipoprotein and high-density lipoprotein cholesterol levels, systolic and diastolic blood pressure levels, diabetes mellitus, cigarette smoking status, and pack-years of cigarette smoking (1.46, 95% confidence interval 1.20 to 1.79). Risk for adverse cardiac events increased monotonically from the first through the fourth quartile of vital exhaustion. Probabilities of adverse cardiac events over time were significantly higher in people with high vital exhaustion compared to those with low exhaustion (p = 0.002). In conclusion, vital exhaustion predicts long-term risk for adverse cardiac events in men and women, independent of established biomedical risk factors. © 2010 Elsevier Inc. All rights reserved.","author":[{"dropping-particle":"","family":"Williams","given":"Janice E","non-dropping-particle":"","parse-names":false,"suffix":""},{"dropping-particle":"","family":"Mosley","given":"Thomas H","non-dropping-particle":"","parse-names":false,"suffix":""},{"dropping-particle":"","family":"Kop","given":"Willem J","non-dropping-particle":"","parse-names":false,"suffix":""},{"dropping-particle":"","family":"Couper","given":"David J","non-dropping-particle":"","parse-names":false,"suffix":""},{"dropping-particle":"","family":"Welch","given":"Verna L","non-dropping-particle":"","parse-names":false,"suffix":""},{"dropping-particle":"","family":"Rosamond","given":"Wayne D","non-dropping-particle":"","parse-names":false,"suffix":""}],"container-title":"American Journal of Cardiology","id":"ITEM-4","issue":"12","issued":{"date-parts":[["2010"]]},"page":"1661-1665","title":"Vital Exhaustion as a Risk Factor for Adverse Cardiac Events (from the Atherosclerosis Risk In Communities [ARIC] Study)","type":"article-journal","volume":"105"},"uris":["http://www.mendeley.com/documents/?uuid=6005ce4f-a506-43d7-9096-657660a4ad7c"]}],"mendeley":{"formattedCitation":"&lt;sup&gt;10,39,70,71&lt;/sup&gt;","plainTextFormattedCitation":"10,39,70,71","previouslyFormattedCitation":"&lt;sup&gt;10,38,69,70&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10,39,70,71</w:t>
      </w:r>
      <w:r w:rsidRPr="00625215">
        <w:rPr>
          <w:color w:val="000000" w:themeColor="text1"/>
        </w:rPr>
        <w:fldChar w:fldCharType="end"/>
      </w:r>
      <w:r w:rsidRPr="00625215">
        <w:rPr>
          <w:color w:val="000000" w:themeColor="text1"/>
        </w:rPr>
        <w:t xml:space="preserve"> Our preliminary analyses from the Emory Twin Study found </w:t>
      </w:r>
      <w:proofErr w:type="spellStart"/>
      <w:r w:rsidRPr="00625215">
        <w:rPr>
          <w:i/>
          <w:color w:val="000000" w:themeColor="text1"/>
        </w:rPr>
        <w:t>Dyx</w:t>
      </w:r>
      <w:proofErr w:type="spellEnd"/>
      <w:r w:rsidRPr="00625215">
        <w:rPr>
          <w:color w:val="000000" w:themeColor="text1"/>
        </w:rPr>
        <w:t xml:space="preserve"> to be a significant determinant of depressive symptoms (r= 0.14, p&lt;0.001 in 276 individuals). Also, in a preliminary analysis from the Atherosclerotic Risk </w:t>
      </w:r>
      <w:proofErr w:type="gramStart"/>
      <w:r w:rsidRPr="00625215">
        <w:rPr>
          <w:color w:val="000000" w:themeColor="text1"/>
        </w:rPr>
        <w:t>In</w:t>
      </w:r>
      <w:proofErr w:type="gramEnd"/>
      <w:r w:rsidRPr="00625215">
        <w:rPr>
          <w:color w:val="000000" w:themeColor="text1"/>
        </w:rPr>
        <w:t xml:space="preserve"> Communities (ARIC) study, psychological life stressors such as exhaustion and anger are associated with abnormal HRV. Cognitive impairment also associates with decreases in HRV.</w:t>
      </w:r>
      <w:r w:rsidRPr="00625215">
        <w:rPr>
          <w:color w:val="000000" w:themeColor="text1"/>
        </w:rPr>
        <w:fldChar w:fldCharType="begin" w:fldLock="1"/>
      </w:r>
      <w:r w:rsidR="00206172">
        <w:rPr>
          <w:color w:val="000000" w:themeColor="text1"/>
        </w:rPr>
        <w:instrText>ADDIN CSL_CITATION {"citationItems":[{"id":"ITEM-1","itemData":{"DOI":"10.1016/j.jagp.2015.12.012","ISBN":"4149556512","ISSN":"15457214","PMID":"28299348","abstract":"Objectives Adaptive physiological stress regulation is rarely studied in mild cognitive impairment (MCI). Here we targeted mental fatigability (MF) as a determinant of altered high frequency heart rate variability (HF-HRV) reactivity in individuals with MCI, and examined frontobasal ganglia circuitry as a neural basis supporting the link between MF and HF-HRV reactivity. Methods We measured mental fatigability and HF-HRV during a 60-minute cognitive stress protocol in 19 individuals with MCI. HF-HRV responses were modeled using a quadratic equation. Resting state functional connectivity of intra- and inter-network frontobasal ganglia circuitry was assessed using blood-oxygen-level-dependent magnetic resonance imaging among seven of the participants. Results Lower MF was associated with faster and greater rebound in U-shape HF-HRV reactivity, which linked to a stronger connectivity between right middle frontal gyrus and left putamen. Conclusions Results suggest that MF may contribute to abnormal physiological stress regulation in MCI, and fronto basal ganglia circuitry may support the link.","author":[{"dropping-particle":"","family":"Lin","given":"Feng","non-dropping-particle":"","parse-names":false,"suffix":""},{"dropping-particle":"","family":"Ren","given":"Ping","non-dropping-particle":"","parse-names":false,"suffix":""},{"dropping-particle":"","family":"Cotton","given":"Kelly","non-dropping-particle":"","parse-names":false,"suffix":""},{"dropping-particle":"","family":"Porsteinsson","given":"Anton","non-dropping-particle":"","parse-names":false,"suffix":""},{"dropping-particle":"","family":"Mapstone","given":"Mark","non-dropping-particle":"","parse-names":false,"suffix":""},{"dropping-particle":"","family":"Heffner","given":"Kathi L.","non-dropping-particle":"","parse-names":false,"suffix":""}],"container-title":"American Journal of Geriatric Psychiatry","id":"ITEM-1","issue":"5","issued":{"date-parts":[["2016","5"]]},"page":"374-378","title":"Mental fatigability and heart rate variability in mild cognitive impairment","type":"article-journal","volume":"24"},"uris":["http://www.mendeley.com/documents/?uuid=558479be-2700-3032-9cbb-eb316e0dcdd5"]}],"mendeley":{"formattedCitation":"&lt;sup&gt;72&lt;/sup&gt;","plainTextFormattedCitation":"72","previouslyFormattedCitation":"&lt;sup&gt;71&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72</w:t>
      </w:r>
      <w:r w:rsidRPr="00625215">
        <w:rPr>
          <w:color w:val="000000" w:themeColor="text1"/>
        </w:rPr>
        <w:fldChar w:fldCharType="end"/>
      </w:r>
      <w:r w:rsidRPr="00625215">
        <w:rPr>
          <w:color w:val="000000" w:themeColor="text1"/>
        </w:rPr>
        <w:t xml:space="preserve"> We will look to elucidate the independent relationship </w:t>
      </w:r>
      <w:proofErr w:type="spellStart"/>
      <w:r w:rsidRPr="00625215">
        <w:rPr>
          <w:color w:val="000000" w:themeColor="text1"/>
        </w:rPr>
        <w:t>Dyx</w:t>
      </w:r>
      <w:proofErr w:type="spellEnd"/>
      <w:r w:rsidRPr="00625215">
        <w:rPr>
          <w:color w:val="000000" w:themeColor="text1"/>
        </w:rPr>
        <w:t>, a marker of neuropsychiatric disturbance, with depression and cognitive impairment, which has not yet been studied.</w:t>
      </w:r>
    </w:p>
    <w:p w14:paraId="375510FC" w14:textId="77777777" w:rsidR="00625215" w:rsidRPr="00625215" w:rsidRDefault="00625215" w:rsidP="00625215">
      <w:pPr>
        <w:rPr>
          <w:color w:val="000000" w:themeColor="text1"/>
          <w:sz w:val="12"/>
          <w:szCs w:val="12"/>
        </w:rPr>
      </w:pPr>
    </w:p>
    <w:p w14:paraId="5579734E" w14:textId="21BC1771" w:rsidR="00625215" w:rsidRPr="00625215" w:rsidRDefault="00625215" w:rsidP="00625215">
      <w:pPr>
        <w:rPr>
          <w:color w:val="000000" w:themeColor="text1"/>
        </w:rPr>
      </w:pPr>
      <w:r w:rsidRPr="00625215">
        <w:rPr>
          <w:color w:val="000000" w:themeColor="text1"/>
          <w:u w:val="single"/>
        </w:rPr>
        <w:t>Data Collection and Analysis</w:t>
      </w:r>
      <w:r w:rsidRPr="00625215">
        <w:rPr>
          <w:color w:val="000000" w:themeColor="text1"/>
        </w:rPr>
        <w:t xml:space="preserve">: I will be directly involved with the study coordinators to enroll and consent patients for ambulatory ECG. I will be responsible for working with the </w:t>
      </w:r>
      <w:proofErr w:type="spellStart"/>
      <w:r w:rsidRPr="00625215">
        <w:rPr>
          <w:color w:val="000000" w:themeColor="text1"/>
        </w:rPr>
        <w:t>BioStamp</w:t>
      </w:r>
      <w:proofErr w:type="spellEnd"/>
      <w:r w:rsidRPr="00625215">
        <w:rPr>
          <w:color w:val="000000" w:themeColor="text1"/>
        </w:rPr>
        <w:t xml:space="preserve"> company to retrieve raw ECG data, and will use the HRV toolbox to automatically extract and convert it into usable RR intervals and evaluate for arrhythmia (which would be excluded from analysis). I will communicate with the </w:t>
      </w:r>
      <w:proofErr w:type="spellStart"/>
      <w:r w:rsidRPr="00625215">
        <w:rPr>
          <w:color w:val="000000" w:themeColor="text1"/>
        </w:rPr>
        <w:t>HeartTrends</w:t>
      </w:r>
      <w:proofErr w:type="spellEnd"/>
      <w:r w:rsidRPr="00625215">
        <w:rPr>
          <w:color w:val="000000" w:themeColor="text1"/>
        </w:rPr>
        <w:t xml:space="preserve"> company to assist with the appropriate and timely generation of the </w:t>
      </w:r>
      <w:proofErr w:type="spellStart"/>
      <w:r w:rsidRPr="00625215">
        <w:rPr>
          <w:i/>
          <w:color w:val="000000" w:themeColor="text1"/>
        </w:rPr>
        <w:t>Dyx</w:t>
      </w:r>
      <w:proofErr w:type="spellEnd"/>
      <w:r w:rsidRPr="00625215">
        <w:rPr>
          <w:color w:val="000000" w:themeColor="text1"/>
        </w:rPr>
        <w:t xml:space="preserve"> index through </w:t>
      </w:r>
      <w:proofErr w:type="spellStart"/>
      <w:r w:rsidRPr="00625215">
        <w:rPr>
          <w:color w:val="000000" w:themeColor="text1"/>
        </w:rPr>
        <w:t>Poincaré</w:t>
      </w:r>
      <w:proofErr w:type="spellEnd"/>
      <w:r w:rsidRPr="00625215">
        <w:rPr>
          <w:color w:val="000000" w:themeColor="text1"/>
        </w:rPr>
        <w:t xml:space="preserve"> plot analysis.</w:t>
      </w:r>
      <w:r w:rsidRPr="00625215">
        <w:rPr>
          <w:color w:val="000000" w:themeColor="text1"/>
        </w:rPr>
        <w:fldChar w:fldCharType="begin" w:fldLock="1"/>
      </w:r>
      <w:r w:rsidR="00206172">
        <w:rPr>
          <w:color w:val="000000" w:themeColor="text1"/>
        </w:rPr>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mendeley":{"formattedCitation":"&lt;sup&gt;27,48&lt;/sup&gt;","plainTextFormattedCitation":"27,48","previouslyFormattedCitation":"&lt;sup&gt;26,47&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27,48</w:t>
      </w:r>
      <w:r w:rsidRPr="00625215">
        <w:rPr>
          <w:color w:val="000000" w:themeColor="text1"/>
        </w:rPr>
        <w:fldChar w:fldCharType="end"/>
      </w:r>
      <w:r w:rsidRPr="00625215">
        <w:rPr>
          <w:color w:val="000000" w:themeColor="text1"/>
        </w:rPr>
        <w:t xml:space="preserve"> I will learn to use the HRV toolbox under the guidance of Dr. Shah to generate hourly frequency and geometric domain indices of HRV for additional HRV assessments.</w:t>
      </w:r>
      <w:r w:rsidRPr="00625215">
        <w:rPr>
          <w:color w:val="000000" w:themeColor="text1"/>
        </w:rPr>
        <w:fldChar w:fldCharType="begin" w:fldLock="1"/>
      </w:r>
      <w:r w:rsidR="00206172">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64&lt;/sup&gt;","plainTextFormattedCitation":"64","previouslyFormattedCitation":"&lt;sup&gt;63&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64</w:t>
      </w:r>
      <w:r w:rsidRPr="00625215">
        <w:rPr>
          <w:color w:val="000000" w:themeColor="text1"/>
        </w:rPr>
        <w:fldChar w:fldCharType="end"/>
      </w:r>
      <w:r w:rsidRPr="00625215">
        <w:rPr>
          <w:color w:val="000000" w:themeColor="text1"/>
        </w:rPr>
        <w:t xml:space="preserve"> Familiarizing myself with the mathematical principles and technical skills underlying signal processing will be critical for my training. The primary exposures will be depressive symptoms (PHQ-9) and cognitive impairment (</w:t>
      </w:r>
      <w:proofErr w:type="spellStart"/>
      <w:r w:rsidRPr="00625215">
        <w:rPr>
          <w:color w:val="000000" w:themeColor="text1"/>
        </w:rPr>
        <w:t>MoCA</w:t>
      </w:r>
      <w:proofErr w:type="spellEnd"/>
      <w:r w:rsidRPr="00625215">
        <w:rPr>
          <w:color w:val="000000" w:themeColor="text1"/>
        </w:rPr>
        <w:t xml:space="preserve"> score). The exposures will be analyzed for correlation. The primary outcome will be autonomic function, measured by </w:t>
      </w:r>
      <w:proofErr w:type="spellStart"/>
      <w:r w:rsidRPr="00625215">
        <w:rPr>
          <w:i/>
          <w:color w:val="000000" w:themeColor="text1"/>
        </w:rPr>
        <w:t>Dyx</w:t>
      </w:r>
      <w:proofErr w:type="spellEnd"/>
      <w:r w:rsidRPr="00625215">
        <w:rPr>
          <w:color w:val="000000" w:themeColor="text1"/>
        </w:rPr>
        <w:t xml:space="preserve"> and other HRV indices. Each exposure will be included in individual regressions models for the continuous </w:t>
      </w:r>
      <w:proofErr w:type="spellStart"/>
      <w:r w:rsidRPr="00625215">
        <w:rPr>
          <w:i/>
          <w:color w:val="000000" w:themeColor="text1"/>
        </w:rPr>
        <w:t>Dyx</w:t>
      </w:r>
      <w:proofErr w:type="spellEnd"/>
      <w:r w:rsidRPr="00625215">
        <w:rPr>
          <w:color w:val="000000" w:themeColor="text1"/>
        </w:rPr>
        <w:t xml:space="preserve"> measure, and logistic regressions for </w:t>
      </w:r>
      <w:proofErr w:type="spellStart"/>
      <w:r w:rsidRPr="00625215">
        <w:rPr>
          <w:i/>
          <w:color w:val="000000" w:themeColor="text1"/>
        </w:rPr>
        <w:t>Dyx</w:t>
      </w:r>
      <w:proofErr w:type="spellEnd"/>
      <w:r w:rsidRPr="00625215">
        <w:rPr>
          <w:color w:val="000000" w:themeColor="text1"/>
        </w:rPr>
        <w:t xml:space="preserve"> using the clinical cutoff of &lt;2 units.</w:t>
      </w:r>
      <w:r w:rsidRPr="00625215">
        <w:rPr>
          <w:color w:val="000000" w:themeColor="text1"/>
        </w:rPr>
        <w:fldChar w:fldCharType="begin" w:fldLock="1"/>
      </w:r>
      <w:r w:rsidR="00206172">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33&lt;/sup&gt;","plainTextFormattedCitation":"33","previouslyFormattedCitation":"&lt;sup&gt;32&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33</w:t>
      </w:r>
      <w:r w:rsidRPr="00625215">
        <w:rPr>
          <w:color w:val="000000" w:themeColor="text1"/>
        </w:rPr>
        <w:fldChar w:fldCharType="end"/>
      </w:r>
      <w:r w:rsidRPr="00625215">
        <w:rPr>
          <w:color w:val="000000" w:themeColor="text1"/>
        </w:rPr>
        <w:t xml:space="preserve"> Secondary outcomes will adjust for sociodemographic and traditional cardiovascular risk factors. My training through the MSCR will provide me the necessary tools to conduct these analyses, with support from Dr. Alonso and Dr. Shah in evaluation and interpretation of the data. </w:t>
      </w:r>
    </w:p>
    <w:p w14:paraId="2F49566C" w14:textId="77777777" w:rsidR="00625215" w:rsidRPr="00625215" w:rsidRDefault="00625215" w:rsidP="00625215">
      <w:pPr>
        <w:rPr>
          <w:color w:val="000000" w:themeColor="text1"/>
          <w:sz w:val="12"/>
          <w:szCs w:val="12"/>
        </w:rPr>
      </w:pPr>
    </w:p>
    <w:p w14:paraId="2B8533F8" w14:textId="77777777" w:rsidR="00625215" w:rsidRPr="00625215" w:rsidRDefault="00625215" w:rsidP="00625215">
      <w:pPr>
        <w:rPr>
          <w:color w:val="000000" w:themeColor="text1"/>
        </w:rPr>
      </w:pPr>
      <w:r w:rsidRPr="00625215">
        <w:rPr>
          <w:color w:val="000000" w:themeColor="text1"/>
          <w:u w:val="single"/>
        </w:rPr>
        <w:t>Potential Problems and Solutions</w:t>
      </w:r>
      <w:r w:rsidRPr="00625215">
        <w:rPr>
          <w:color w:val="000000" w:themeColor="text1"/>
        </w:rPr>
        <w:t>: The PHQ-9 is not validated in the setting of acute stress, for which we will exclude patients diagnosed with acute coronary syndrome. Treatment of depression may lead to favorable changes in HRV. We will control for antidepressant use through additional subgroup analysis. The generalizability of this data is difficult, as patients with severe cognitive impairment may not be referred for catherization, and thus excluded from the study.</w:t>
      </w:r>
    </w:p>
    <w:p w14:paraId="3027768E" w14:textId="77777777" w:rsidR="00625215" w:rsidRPr="00625215" w:rsidRDefault="00625215" w:rsidP="00625215">
      <w:pPr>
        <w:rPr>
          <w:color w:val="000000" w:themeColor="text1"/>
          <w:sz w:val="12"/>
          <w:szCs w:val="12"/>
        </w:rPr>
      </w:pPr>
    </w:p>
    <w:p w14:paraId="74FBE7AB" w14:textId="77777777" w:rsidR="00625215" w:rsidRPr="00625215" w:rsidRDefault="00625215" w:rsidP="00625215">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of depression and cognitive impairment with autonomic dysfunction, measured by low </w:t>
      </w:r>
      <w:proofErr w:type="spellStart"/>
      <w:r w:rsidRPr="00625215">
        <w:rPr>
          <w:i/>
          <w:color w:val="000000" w:themeColor="text1"/>
        </w:rPr>
        <w:t>Dyx</w:t>
      </w:r>
      <w:proofErr w:type="spellEnd"/>
      <w:r w:rsidRPr="00625215">
        <w:rPr>
          <w:color w:val="000000" w:themeColor="text1"/>
        </w:rPr>
        <w:t>.</w:t>
      </w:r>
    </w:p>
    <w:p w14:paraId="7EF39343" w14:textId="77777777" w:rsidR="00625215" w:rsidRPr="00625215" w:rsidRDefault="00625215" w:rsidP="00625215">
      <w:pPr>
        <w:rPr>
          <w:color w:val="000000" w:themeColor="text1"/>
          <w:sz w:val="12"/>
          <w:szCs w:val="12"/>
        </w:rPr>
      </w:pPr>
    </w:p>
    <w:p w14:paraId="44FC9303" w14:textId="0E517908" w:rsidR="002C261B" w:rsidRPr="00544424" w:rsidRDefault="002C261B" w:rsidP="002C261B">
      <w:pPr>
        <w:widowControl w:val="0"/>
        <w:spacing w:after="80"/>
        <w:rPr>
          <w:sz w:val="8"/>
          <w:szCs w:val="8"/>
        </w:rPr>
      </w:pPr>
      <w:r>
        <w:rPr>
          <w:b/>
          <w:color w:val="000000" w:themeColor="text1"/>
        </w:rPr>
        <w:lastRenderedPageBreak/>
        <w:t>C</w:t>
      </w:r>
      <w:r w:rsidR="00625215" w:rsidRPr="00625215">
        <w:rPr>
          <w:b/>
          <w:color w:val="000000" w:themeColor="text1"/>
        </w:rPr>
        <w:t>5. Specific Aim #2</w:t>
      </w:r>
      <w:r>
        <w:rPr>
          <w:b/>
          <w:color w:val="000000" w:themeColor="text1"/>
        </w:rPr>
        <w:t>:</w:t>
      </w:r>
      <w:r>
        <w:rPr>
          <w:b/>
          <w:bCs/>
        </w:rPr>
        <w:t xml:space="preserve"> </w:t>
      </w:r>
      <w:r w:rsidRPr="00544424">
        <w:rPr>
          <w:b/>
          <w:bCs/>
        </w:rPr>
        <w:t>Examine the effect of obstructive CAD on ANS dysfunction</w:t>
      </w:r>
      <w:r>
        <w:rPr>
          <w:b/>
          <w:bCs/>
        </w:rPr>
        <w:t>.</w:t>
      </w:r>
      <w:r w:rsidRPr="00460EC5">
        <w:t xml:space="preserve"> We will</w:t>
      </w:r>
      <w:r>
        <w:t xml:space="preserve"> a)</w:t>
      </w:r>
      <w:r w:rsidRPr="00460EC5">
        <w:t xml:space="preserve"> assess the CAD burden with the CASS-50 score</w:t>
      </w:r>
      <w:r>
        <w:t>,</w:t>
      </w:r>
      <w:r w:rsidRPr="00460EC5">
        <w:fldChar w:fldCharType="begin" w:fldLock="1"/>
      </w:r>
      <w:r w:rsidR="00206172">
        <w:instrText>ADDIN CSL_CITATION {"citationItems":[{"id":"ITEM-1","itemData":{"DOI":"10.1172/JCI110941","ISSN":"00219738","PMID":"6863543","abstract":"The Coronary Artery Surgery Study, CASS, enrolled 24,959 patients between August 1975 and June 1979 who were studied angiographically for suspected coronary artery disease. This paper compares the prognostic value for survival without early elective surgery of eight different indices of the extent of coronary artery disease: the number of diseased vessels, two indices using the number of proximal arterial segments diseased, two empirically generated indices from the CASS data, and the published indices of Friesinger, Gensini, and the National Heart and Chest Hospital, London. All had considerable prognostic information. Typically 80% of the prognostic information in one index was also contained in another. Our analysis shows that good prediction from angiographic data results from a combination of left ventricular function and arteriographic extent of disease. Prognosis may reasonably be obtained from three simple indices: the number of vessels diseased, the number of proximal arterial segments diseased, and a left ventricular wall motion score. These three indices account for an estimated 84% of the prognostic information available. 6-yr survival varies between 93 and 16% depending upon the values of these three indices.","author":[{"dropping-particle":"","family":"Ringqvist","given":"I.","non-dropping-particle":"","parse-names":false,"suffix":""},{"dropping-particle":"","family":"Fisher","given":"L. D.","non-dropping-particle":"","parse-names":false,"suffix":""},{"dropping-particle":"","family":"Mock","given":"M.","non-dropping-particle":"","parse-names":false,"suffix":""},{"dropping-particle":"","family":"Davis","given":"K. B.","non-dropping-particle":"","parse-names":false,"suffix":""},{"dropping-particle":"","family":"Wedel","given":"H.","non-dropping-particle":"","parse-names":false,"suffix":""},{"dropping-particle":"","family":"Chaitman","given":"B. R.","non-dropping-particle":"","parse-names":false,"suffix":""},{"dropping-particle":"","family":"Passamani","given":"E.","non-dropping-particle":"","parse-names":false,"suffix":""},{"dropping-particle":"","family":"Russell","given":"R. O.","non-dropping-particle":"","parse-names":false,"suffix":""},{"dropping-particle":"","family":"Alderman","given":"E. L.","non-dropping-particle":"","parse-names":false,"suffix":""},{"dropping-particle":"","family":"Kouchoukas","given":"N. T.","non-dropping-particle":"","parse-names":false,"suffix":""},{"dropping-particle":"","family":"Kaiser","given":"G. C.","non-dropping-particle":"","parse-names":false,"suffix":""},{"dropping-particle":"","family":"Ryan","given":"T. J.","non-dropping-particle":"","parse-names":false,"suffix":""},{"dropping-particle":"","family":"Killip","given":"T.","non-dropping-particle":"","parse-names":false,"suffix":""},{"dropping-particle":"","family":"Fray","given":"D.","non-dropping-particle":"","parse-names":false,"suffix":""}],"container-title":"Journal of Clinical Investigation","id":"ITEM-1","issue":"6","issued":{"date-parts":[["1983"]]},"page":"1854-1866","title":"Prognostic value of angiographic indices of coronary artery disease from the Coronary Artery Surgery Study (CASS)","type":"article-journal","volume":"71"},"uris":["http://www.mendeley.com/documents/?uuid=dfe4573b-afcb-34a7-ab02-1c7362c46101"]}],"mendeley":{"formattedCitation":"&lt;sup&gt;73&lt;/sup&gt;","plainTextFormattedCitation":"73","previouslyFormattedCitation":"&lt;sup&gt;72&lt;/sup&gt;"},"properties":{"noteIndex":0},"schema":"https://github.com/citation-style-language/schema/raw/master/csl-citation.json"}</w:instrText>
      </w:r>
      <w:r w:rsidRPr="00460EC5">
        <w:fldChar w:fldCharType="separate"/>
      </w:r>
      <w:r w:rsidR="00206172" w:rsidRPr="00206172">
        <w:rPr>
          <w:noProof/>
          <w:vertAlign w:val="superscript"/>
        </w:rPr>
        <w:t>73</w:t>
      </w:r>
      <w:r w:rsidRPr="00460EC5">
        <w:fldChar w:fldCharType="end"/>
      </w:r>
      <w:r>
        <w:t xml:space="preserve"> an angiographic estimate of plaque burden</w:t>
      </w:r>
      <w:r w:rsidRPr="00460EC5">
        <w:t xml:space="preserve">, </w:t>
      </w:r>
      <w:r>
        <w:t>and b)</w:t>
      </w:r>
      <w:r w:rsidRPr="00460EC5">
        <w:t xml:space="preserve"> </w:t>
      </w:r>
      <w:r>
        <w:t xml:space="preserve">test the association of plaque burden with ANS dysfunction, measured by </w:t>
      </w:r>
      <w:proofErr w:type="spellStart"/>
      <w:r>
        <w:rPr>
          <w:i/>
          <w:iCs/>
        </w:rPr>
        <w:t>Dyx</w:t>
      </w:r>
      <w:proofErr w:type="spellEnd"/>
      <w:r>
        <w:t xml:space="preserve">, </w:t>
      </w:r>
      <w:r w:rsidRPr="00460EC5">
        <w:t>before, during, and after catherization</w:t>
      </w:r>
      <w:r>
        <w:t xml:space="preserve"> and/or revascularization.</w:t>
      </w:r>
      <w:r w:rsidRPr="00460EC5">
        <w:t xml:space="preserve"> </w:t>
      </w:r>
      <w:r>
        <w:t>Findings may help</w:t>
      </w:r>
      <w:r w:rsidRPr="00460EC5">
        <w:t xml:space="preserve"> clarify the role of</w:t>
      </w:r>
      <w:r>
        <w:t xml:space="preserve"> ANS dysfunction in</w:t>
      </w:r>
      <w:r w:rsidRPr="00460EC5">
        <w:t xml:space="preserve"> </w:t>
      </w:r>
      <w:r>
        <w:t xml:space="preserve">obstructive versus </w:t>
      </w:r>
      <w:r w:rsidRPr="00460EC5">
        <w:t xml:space="preserve">microvascular CAD. </w:t>
      </w:r>
      <w:r w:rsidRPr="000B2BA3">
        <w:rPr>
          <w:i/>
          <w:iCs/>
        </w:rPr>
        <w:t>W</w:t>
      </w:r>
      <w:r>
        <w:rPr>
          <w:i/>
          <w:iCs/>
        </w:rPr>
        <w:t>e</w:t>
      </w:r>
      <w:r w:rsidRPr="000B2BA3">
        <w:rPr>
          <w:i/>
          <w:iCs/>
        </w:rPr>
        <w:t xml:space="preserve"> predict </w:t>
      </w:r>
      <w:r>
        <w:rPr>
          <w:i/>
          <w:iCs/>
        </w:rPr>
        <w:t>l</w:t>
      </w:r>
      <w:r w:rsidRPr="00544424">
        <w:rPr>
          <w:i/>
          <w:iCs/>
        </w:rPr>
        <w:t xml:space="preserve">ow </w:t>
      </w:r>
      <w:proofErr w:type="spellStart"/>
      <w:r>
        <w:rPr>
          <w:i/>
          <w:iCs/>
        </w:rPr>
        <w:t>Dyx</w:t>
      </w:r>
      <w:proofErr w:type="spellEnd"/>
      <w:r w:rsidRPr="00544424">
        <w:rPr>
          <w:i/>
          <w:iCs/>
        </w:rPr>
        <w:t xml:space="preserve"> will associate with obstructive CAD (stenosis </w:t>
      </w:r>
      <w:r w:rsidRPr="00544424">
        <w:rPr>
          <w:i/>
          <w:iCs/>
          <w:u w:val="single"/>
        </w:rPr>
        <w:t>&gt;</w:t>
      </w:r>
      <w:r w:rsidRPr="00544424">
        <w:rPr>
          <w:i/>
          <w:iCs/>
        </w:rPr>
        <w:t xml:space="preserve"> 70%) and plaque burden by CASS-50 in a dose-response relationship</w:t>
      </w:r>
      <w:r>
        <w:rPr>
          <w:i/>
          <w:iCs/>
        </w:rPr>
        <w:t>,</w:t>
      </w:r>
      <w:r w:rsidRPr="00544424">
        <w:rPr>
          <w:i/>
          <w:iCs/>
        </w:rPr>
        <w:fldChar w:fldCharType="begin" w:fldLock="1"/>
      </w:r>
      <w:r w:rsidR="00206172">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65&lt;/sup&gt;","plainTextFormattedCitation":"65","previouslyFormattedCitation":"&lt;sup&gt;64&lt;/sup&gt;"},"properties":{"noteIndex":0},"schema":"https://github.com/citation-style-language/schema/raw/master/csl-citation.json"}</w:instrText>
      </w:r>
      <w:r w:rsidRPr="00544424">
        <w:rPr>
          <w:i/>
          <w:iCs/>
        </w:rPr>
        <w:fldChar w:fldCharType="separate"/>
      </w:r>
      <w:r w:rsidR="00206172" w:rsidRPr="00206172">
        <w:rPr>
          <w:iCs/>
          <w:noProof/>
          <w:vertAlign w:val="superscript"/>
        </w:rPr>
        <w:t>65</w:t>
      </w:r>
      <w:r w:rsidRPr="00544424">
        <w:rPr>
          <w:i/>
          <w:iCs/>
        </w:rPr>
        <w:fldChar w:fldCharType="end"/>
      </w:r>
      <w:r>
        <w:rPr>
          <w:i/>
          <w:iCs/>
        </w:rPr>
        <w:t xml:space="preserve"> and </w:t>
      </w:r>
      <w:proofErr w:type="spellStart"/>
      <w:r>
        <w:rPr>
          <w:i/>
          <w:iCs/>
        </w:rPr>
        <w:t>Dyx</w:t>
      </w:r>
      <w:proofErr w:type="spellEnd"/>
      <w:r>
        <w:rPr>
          <w:i/>
          <w:iCs/>
        </w:rPr>
        <w:t xml:space="preserve"> will increase after revascularization.</w:t>
      </w:r>
      <w:r w:rsidRPr="00460EC5">
        <w:t xml:space="preserve"> </w:t>
      </w:r>
    </w:p>
    <w:p w14:paraId="0C00F067" w14:textId="080BBA73" w:rsidR="00625215" w:rsidRPr="00625215" w:rsidRDefault="00625215" w:rsidP="00625215">
      <w:pPr>
        <w:rPr>
          <w:color w:val="000000" w:themeColor="text1"/>
          <w:sz w:val="12"/>
          <w:szCs w:val="12"/>
        </w:rPr>
      </w:pPr>
    </w:p>
    <w:p w14:paraId="1B134B7A" w14:textId="592CDB0F" w:rsidR="00625215" w:rsidRPr="00625215" w:rsidRDefault="00625215" w:rsidP="00625215">
      <w:pPr>
        <w:rPr>
          <w:color w:val="000000" w:themeColor="text1"/>
        </w:rPr>
      </w:pPr>
      <w:r w:rsidRPr="00625215">
        <w:rPr>
          <w:color w:val="000000" w:themeColor="text1"/>
          <w:u w:val="single"/>
        </w:rPr>
        <w:t>Rationale</w:t>
      </w:r>
      <w:r w:rsidRPr="00625215">
        <w:rPr>
          <w:color w:val="000000" w:themeColor="text1"/>
        </w:rPr>
        <w:t xml:space="preserve">: Abnormal HRV indicates autonomic dysfunction and increases the risk of cardiovascular mortality. </w:t>
      </w:r>
      <w:proofErr w:type="spellStart"/>
      <w:r w:rsidRPr="00625215">
        <w:rPr>
          <w:i/>
          <w:color w:val="000000" w:themeColor="text1"/>
        </w:rPr>
        <w:t>Dyx</w:t>
      </w:r>
      <w:proofErr w:type="spellEnd"/>
      <w:r w:rsidRPr="00625215">
        <w:rPr>
          <w:color w:val="000000" w:themeColor="text1"/>
        </w:rPr>
        <w:t xml:space="preserve"> has been shown to predict myocardial perfusion defects during stress test. Our previous work suggests this finding is most robust during morning hours, as in </w:t>
      </w:r>
      <w:r w:rsidRPr="00625215">
        <w:rPr>
          <w:b/>
          <w:color w:val="000000" w:themeColor="text1"/>
        </w:rPr>
        <w:t>Figure 4</w:t>
      </w:r>
      <w:r w:rsidRPr="00625215">
        <w:rPr>
          <w:color w:val="000000" w:themeColor="text1"/>
        </w:rPr>
        <w:t>.</w:t>
      </w:r>
      <w:r w:rsidRPr="00625215">
        <w:rPr>
          <w:color w:val="000000" w:themeColor="text1"/>
        </w:rPr>
        <w:fldChar w:fldCharType="begin" w:fldLock="1"/>
      </w:r>
      <w:r w:rsidR="00206172">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9&lt;/sup&gt;","plainTextFormattedCitation":"49","previouslyFormattedCitation":"&lt;sup&gt;48&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49</w:t>
      </w:r>
      <w:r w:rsidRPr="00625215">
        <w:rPr>
          <w:color w:val="000000" w:themeColor="text1"/>
        </w:rPr>
        <w:fldChar w:fldCharType="end"/>
      </w:r>
      <w:r w:rsidRPr="00625215">
        <w:rPr>
          <w:color w:val="000000" w:themeColor="text1"/>
        </w:rPr>
        <w:t xml:space="preserve"> We are looking to, for the first time, evaluate </w:t>
      </w:r>
      <w:proofErr w:type="spellStart"/>
      <w:r w:rsidRPr="00625215">
        <w:rPr>
          <w:i/>
          <w:color w:val="000000" w:themeColor="text1"/>
        </w:rPr>
        <w:t>Dyx</w:t>
      </w:r>
      <w:proofErr w:type="spellEnd"/>
      <w:r w:rsidRPr="00625215">
        <w:rPr>
          <w:i/>
          <w:color w:val="000000" w:themeColor="text1"/>
        </w:rPr>
        <w:t xml:space="preserve"> </w:t>
      </w:r>
      <w:r w:rsidRPr="00625215">
        <w:rPr>
          <w:color w:val="000000" w:themeColor="text1"/>
        </w:rPr>
        <w:t>during morning hours and the relationship with obstructive CAD and overall plaque burden.</w:t>
      </w:r>
    </w:p>
    <w:p w14:paraId="4E4359AA" w14:textId="77777777" w:rsidR="00625215" w:rsidRPr="00625215" w:rsidRDefault="00625215" w:rsidP="00625215">
      <w:pPr>
        <w:rPr>
          <w:color w:val="000000" w:themeColor="text1"/>
          <w:sz w:val="12"/>
          <w:szCs w:val="12"/>
        </w:rPr>
      </w:pPr>
    </w:p>
    <w:p w14:paraId="08D3C081" w14:textId="65D6D80D" w:rsidR="00625215" w:rsidRPr="00625215" w:rsidRDefault="00625215" w:rsidP="00625215">
      <w:pPr>
        <w:rPr>
          <w:color w:val="000000" w:themeColor="text1"/>
        </w:rPr>
      </w:pPr>
      <w:r w:rsidRPr="00625215">
        <w:rPr>
          <w:color w:val="000000" w:themeColor="text1"/>
          <w:u w:val="single"/>
        </w:rPr>
        <w:t xml:space="preserve">Data Collection and </w:t>
      </w:r>
      <w:proofErr w:type="spellStart"/>
      <w:proofErr w:type="gramStart"/>
      <w:r w:rsidRPr="00625215">
        <w:rPr>
          <w:color w:val="000000" w:themeColor="text1"/>
          <w:u w:val="single"/>
        </w:rPr>
        <w:t>Analysis</w:t>
      </w:r>
      <w:r w:rsidRPr="00625215">
        <w:rPr>
          <w:color w:val="000000" w:themeColor="text1"/>
        </w:rPr>
        <w:t>:I</w:t>
      </w:r>
      <w:proofErr w:type="spellEnd"/>
      <w:proofErr w:type="gramEnd"/>
      <w:r w:rsidRPr="00625215">
        <w:rPr>
          <w:color w:val="000000" w:themeColor="text1"/>
        </w:rPr>
        <w:t xml:space="preserve"> will compare the exposure of HRV to the outcome of coronary artery plaque burden, measured by the </w:t>
      </w:r>
      <w:proofErr w:type="spellStart"/>
      <w:r w:rsidRPr="00625215">
        <w:rPr>
          <w:color w:val="000000" w:themeColor="text1"/>
        </w:rPr>
        <w:t>Gensini</w:t>
      </w:r>
      <w:proofErr w:type="spellEnd"/>
      <w:r w:rsidRPr="00625215">
        <w:rPr>
          <w:color w:val="000000" w:themeColor="text1"/>
        </w:rPr>
        <w:t xml:space="preserve"> score, from cardiac catherization using linear regression models. Logistic regression models will be fit using a clinical cutoff point of </w:t>
      </w:r>
      <w:proofErr w:type="spellStart"/>
      <w:r w:rsidRPr="00625215">
        <w:rPr>
          <w:i/>
          <w:color w:val="000000" w:themeColor="text1"/>
        </w:rPr>
        <w:t>Dyx</w:t>
      </w:r>
      <w:proofErr w:type="spellEnd"/>
      <w:r w:rsidRPr="00625215">
        <w:rPr>
          <w:i/>
          <w:color w:val="000000" w:themeColor="text1"/>
        </w:rPr>
        <w:t xml:space="preserve"> </w:t>
      </w:r>
      <w:r w:rsidRPr="00625215">
        <w:rPr>
          <w:color w:val="000000" w:themeColor="text1"/>
        </w:rPr>
        <w:t>(&lt; 2.0 units)</w:t>
      </w:r>
      <w:r w:rsidRPr="00625215">
        <w:rPr>
          <w:i/>
          <w:color w:val="000000" w:themeColor="text1"/>
        </w:rPr>
        <w:t xml:space="preserve"> </w:t>
      </w:r>
      <w:r w:rsidRPr="00625215">
        <w:rPr>
          <w:color w:val="000000" w:themeColor="text1"/>
        </w:rPr>
        <w:t xml:space="preserve">against obstructive CAD (stenosis </w:t>
      </w:r>
      <w:r w:rsidRPr="00625215">
        <w:rPr>
          <w:color w:val="000000" w:themeColor="text1"/>
          <w:u w:val="single"/>
        </w:rPr>
        <w:t>&gt;</w:t>
      </w:r>
      <w:r w:rsidRPr="00625215">
        <w:rPr>
          <w:color w:val="000000" w:themeColor="text1"/>
        </w:rPr>
        <w:t xml:space="preserve"> 70%).</w:t>
      </w:r>
      <w:r w:rsidRPr="00625215">
        <w:rPr>
          <w:color w:val="000000" w:themeColor="text1"/>
        </w:rPr>
        <w:fldChar w:fldCharType="begin" w:fldLock="1"/>
      </w:r>
      <w:r w:rsidR="00206172">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33&lt;/sup&gt;","plainTextFormattedCitation":"33","previouslyFormattedCitation":"&lt;sup&gt;32&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33</w:t>
      </w:r>
      <w:r w:rsidRPr="00625215">
        <w:rPr>
          <w:color w:val="000000" w:themeColor="text1"/>
        </w:rPr>
        <w:fldChar w:fldCharType="end"/>
      </w:r>
      <w:r w:rsidRPr="00625215">
        <w:rPr>
          <w:color w:val="000000" w:themeColor="text1"/>
        </w:rPr>
        <w:t xml:space="preserve"> Secondary outcomes will evaluate the performance of HRV against traditional risk factors.  I will perform these analyses independently to help apply the biostatistics skills strengthened by formal coursework during the MSCR. </w:t>
      </w:r>
    </w:p>
    <w:p w14:paraId="3E8CBE00" w14:textId="77777777" w:rsidR="00625215" w:rsidRPr="00625215" w:rsidRDefault="00625215" w:rsidP="00625215">
      <w:pPr>
        <w:rPr>
          <w:color w:val="000000" w:themeColor="text1"/>
          <w:sz w:val="12"/>
          <w:szCs w:val="12"/>
        </w:rPr>
      </w:pPr>
    </w:p>
    <w:p w14:paraId="3861D520" w14:textId="28D18DCE" w:rsidR="00625215" w:rsidRPr="00625215" w:rsidRDefault="00625215" w:rsidP="00625215">
      <w:pPr>
        <w:rPr>
          <w:color w:val="000000" w:themeColor="text1"/>
        </w:rPr>
      </w:pPr>
      <w:r w:rsidRPr="00625215">
        <w:rPr>
          <w:color w:val="000000" w:themeColor="text1"/>
          <w:u w:val="single"/>
        </w:rPr>
        <w:t>Potential Problems and Solutions</w:t>
      </w:r>
      <w:r w:rsidRPr="00625215">
        <w:rPr>
          <w:color w:val="000000" w:themeColor="text1"/>
        </w:rPr>
        <w:t>: This patient population is likely to have a high proportion of patients on beta-blockers, which has a known effect on heart rate and spectral HRV.</w:t>
      </w:r>
      <w:r w:rsidRPr="00625215">
        <w:rPr>
          <w:color w:val="000000" w:themeColor="text1"/>
        </w:rPr>
        <w:fldChar w:fldCharType="begin" w:fldLock="1"/>
      </w:r>
      <w:r w:rsidR="00206172">
        <w:rPr>
          <w:color w:val="000000" w:themeColor="text1"/>
        </w:rPr>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74&lt;/sup&gt;","plainTextFormattedCitation":"74","previouslyFormattedCitation":"&lt;sup&gt;73&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74</w:t>
      </w:r>
      <w:r w:rsidRPr="00625215">
        <w:rPr>
          <w:color w:val="000000" w:themeColor="text1"/>
        </w:rPr>
        <w:fldChar w:fldCharType="end"/>
      </w:r>
      <w:r w:rsidRPr="00625215">
        <w:rPr>
          <w:color w:val="000000" w:themeColor="text1"/>
        </w:rPr>
        <w:t xml:space="preserve"> For patients on beta-blocker therapy we will perform an additional subgroup analysis to prevent confounding. Continuous ECG data are susceptible to artifact, which may lead to erroneous data. Such data can be edited to remove noise and ectopy, and interpolated to fill gaps, which existing software techniques allow for the easy cleaning of raw RR interval data. </w:t>
      </w:r>
    </w:p>
    <w:p w14:paraId="1C39FF46" w14:textId="77777777" w:rsidR="00625215" w:rsidRPr="00625215" w:rsidRDefault="00625215" w:rsidP="00625215">
      <w:pPr>
        <w:rPr>
          <w:color w:val="000000" w:themeColor="text1"/>
          <w:sz w:val="12"/>
          <w:szCs w:val="12"/>
        </w:rPr>
      </w:pPr>
    </w:p>
    <w:p w14:paraId="227220D6" w14:textId="77777777" w:rsidR="009576E5" w:rsidRDefault="00625215" w:rsidP="009576E5">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with autonomic dysfunction in the morning hours, measured by low </w:t>
      </w:r>
      <w:proofErr w:type="spellStart"/>
      <w:r w:rsidRPr="00625215">
        <w:rPr>
          <w:i/>
          <w:color w:val="000000" w:themeColor="text1"/>
        </w:rPr>
        <w:t>Dyx</w:t>
      </w:r>
      <w:proofErr w:type="spellEnd"/>
      <w:r w:rsidRPr="00625215">
        <w:rPr>
          <w:color w:val="000000" w:themeColor="text1"/>
        </w:rPr>
        <w:t>, with progressive coronary artery plaque burden.</w:t>
      </w:r>
    </w:p>
    <w:p w14:paraId="4F1F2C81" w14:textId="79908C41" w:rsidR="009576E5" w:rsidRDefault="009576E5" w:rsidP="009576E5"/>
    <w:p w14:paraId="26F59B6B" w14:textId="77777777" w:rsidR="002C261B" w:rsidRDefault="002C261B" w:rsidP="002C261B">
      <w:pPr>
        <w:pStyle w:val="Heading3"/>
      </w:pPr>
      <w:r>
        <w:t xml:space="preserve">C6. Specific Aim #3: </w:t>
      </w:r>
      <w:r w:rsidRPr="003A0FD0">
        <w:rPr>
          <w:bCs/>
        </w:rPr>
        <w:t xml:space="preserve">Study clinical outcomes of ANS dysfunction in </w:t>
      </w:r>
      <w:r>
        <w:rPr>
          <w:bCs/>
        </w:rPr>
        <w:t xml:space="preserve">patients with </w:t>
      </w:r>
      <w:r w:rsidRPr="003A2FC4">
        <w:rPr>
          <w:bCs/>
          <w:u w:val="single"/>
        </w:rPr>
        <w:t>depression and CAD</w:t>
      </w:r>
      <w:r>
        <w:t xml:space="preserve">. </w:t>
      </w:r>
    </w:p>
    <w:p w14:paraId="48EE9909" w14:textId="77777777" w:rsidR="002C261B" w:rsidRDefault="002C261B" w:rsidP="002C261B">
      <w:pPr>
        <w:pStyle w:val="Heading3"/>
      </w:pPr>
    </w:p>
    <w:p w14:paraId="53218FC7" w14:textId="37581371" w:rsidR="002C261B" w:rsidRPr="001546E3" w:rsidRDefault="002C261B" w:rsidP="002C261B">
      <w:pPr>
        <w:rPr>
          <w:b/>
          <w:bCs/>
          <w:sz w:val="8"/>
          <w:szCs w:val="8"/>
        </w:rPr>
      </w:pPr>
      <w:r>
        <w:t xml:space="preserve">We will a) follow participants for adverse 1-year fatal and non-fatal outcomes, including all-cause mortality, myocardial infarction, revascularization, and development of CAD, and b) compare the differences in outcomes based on the presence of ANS dysfunction. </w:t>
      </w:r>
      <w:r>
        <w:rPr>
          <w:i/>
          <w:iCs/>
        </w:rPr>
        <w:t>We predict d</w:t>
      </w:r>
      <w:r w:rsidRPr="00C6079E">
        <w:rPr>
          <w:i/>
          <w:iCs/>
        </w:rPr>
        <w:t xml:space="preserve">epressive symptoms and low HRV </w:t>
      </w:r>
      <w:r>
        <w:rPr>
          <w:i/>
          <w:iCs/>
        </w:rPr>
        <w:t xml:space="preserve">together </w:t>
      </w:r>
      <w:r w:rsidRPr="00C6079E">
        <w:rPr>
          <w:i/>
          <w:iCs/>
        </w:rPr>
        <w:t xml:space="preserve">will </w:t>
      </w:r>
      <w:r>
        <w:rPr>
          <w:i/>
          <w:iCs/>
        </w:rPr>
        <w:t>synergistically be associated</w:t>
      </w:r>
      <w:r w:rsidRPr="00C6079E">
        <w:rPr>
          <w:i/>
          <w:iCs/>
        </w:rPr>
        <w:t xml:space="preserve"> with an increased risk </w:t>
      </w:r>
      <w:r>
        <w:rPr>
          <w:i/>
          <w:iCs/>
        </w:rPr>
        <w:t xml:space="preserve">of fatal and non-fatal outcomes </w:t>
      </w:r>
      <w:r w:rsidRPr="00C6079E">
        <w:rPr>
          <w:i/>
          <w:iCs/>
        </w:rPr>
        <w:t>after 1 year of follow-up.</w:t>
      </w:r>
      <w:r>
        <w:rPr>
          <w:b/>
          <w:bCs/>
          <w:sz w:val="8"/>
          <w:szCs w:val="8"/>
        </w:rPr>
        <w:t xml:space="preserve"> </w:t>
      </w:r>
    </w:p>
    <w:p w14:paraId="396187D5" w14:textId="6F7EFE0F" w:rsidR="002C261B" w:rsidRDefault="002C261B" w:rsidP="009576E5"/>
    <w:p w14:paraId="7F903D12" w14:textId="74AB8D5C" w:rsidR="002C261B" w:rsidRPr="00625215" w:rsidRDefault="002C261B" w:rsidP="002C261B">
      <w:pPr>
        <w:rPr>
          <w:color w:val="000000" w:themeColor="text1"/>
        </w:rPr>
      </w:pPr>
      <w:r w:rsidRPr="00625215">
        <w:rPr>
          <w:color w:val="000000" w:themeColor="text1"/>
          <w:u w:val="single"/>
        </w:rPr>
        <w:t>Rationale</w:t>
      </w:r>
      <w:r w:rsidRPr="00625215">
        <w:rPr>
          <w:color w:val="000000" w:themeColor="text1"/>
        </w:rPr>
        <w:t xml:space="preserve">: Abnormal HRV indicates autonomic dysfunction and increases the risk of cardiovascular mortality. </w:t>
      </w:r>
      <w:proofErr w:type="spellStart"/>
      <w:r w:rsidRPr="00625215">
        <w:rPr>
          <w:i/>
          <w:color w:val="000000" w:themeColor="text1"/>
        </w:rPr>
        <w:t>Dyx</w:t>
      </w:r>
      <w:proofErr w:type="spellEnd"/>
      <w:r w:rsidRPr="00625215">
        <w:rPr>
          <w:color w:val="000000" w:themeColor="text1"/>
        </w:rPr>
        <w:t xml:space="preserve"> has been shown to predict myocardial perfusion defects during stress test. Our previous work suggests this finding is most robust during morning hours, as in </w:t>
      </w:r>
      <w:r w:rsidRPr="00625215">
        <w:rPr>
          <w:b/>
          <w:color w:val="000000" w:themeColor="text1"/>
        </w:rPr>
        <w:t>Figure 4</w:t>
      </w:r>
      <w:r w:rsidRPr="00625215">
        <w:rPr>
          <w:color w:val="000000" w:themeColor="text1"/>
        </w:rPr>
        <w:t>.</w:t>
      </w:r>
      <w:r w:rsidRPr="00625215">
        <w:rPr>
          <w:color w:val="000000" w:themeColor="text1"/>
        </w:rPr>
        <w:fldChar w:fldCharType="begin" w:fldLock="1"/>
      </w:r>
      <w:r w:rsidR="00206172">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9&lt;/sup&gt;","plainTextFormattedCitation":"49","previouslyFormattedCitation":"&lt;sup&gt;48&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49</w:t>
      </w:r>
      <w:r w:rsidRPr="00625215">
        <w:rPr>
          <w:color w:val="000000" w:themeColor="text1"/>
        </w:rPr>
        <w:fldChar w:fldCharType="end"/>
      </w:r>
      <w:r w:rsidRPr="00625215">
        <w:rPr>
          <w:color w:val="000000" w:themeColor="text1"/>
        </w:rPr>
        <w:t xml:space="preserve"> We are looking to, for the first time, evaluate </w:t>
      </w:r>
      <w:proofErr w:type="spellStart"/>
      <w:r w:rsidRPr="00625215">
        <w:rPr>
          <w:i/>
          <w:color w:val="000000" w:themeColor="text1"/>
        </w:rPr>
        <w:t>Dyx</w:t>
      </w:r>
      <w:proofErr w:type="spellEnd"/>
      <w:r w:rsidRPr="00625215">
        <w:rPr>
          <w:i/>
          <w:color w:val="000000" w:themeColor="text1"/>
        </w:rPr>
        <w:t xml:space="preserve"> </w:t>
      </w:r>
      <w:r w:rsidRPr="00625215">
        <w:rPr>
          <w:color w:val="000000" w:themeColor="text1"/>
        </w:rPr>
        <w:t>during morning hours and the relationship with obstructive CAD and overall plaque burden.</w:t>
      </w:r>
    </w:p>
    <w:p w14:paraId="5B83C88F" w14:textId="77777777" w:rsidR="002C261B" w:rsidRPr="00625215" w:rsidRDefault="002C261B" w:rsidP="002C261B">
      <w:pPr>
        <w:rPr>
          <w:color w:val="000000" w:themeColor="text1"/>
          <w:sz w:val="12"/>
          <w:szCs w:val="12"/>
        </w:rPr>
      </w:pPr>
    </w:p>
    <w:p w14:paraId="69B1FAE0" w14:textId="79F334A5" w:rsidR="002C261B" w:rsidRPr="00625215" w:rsidRDefault="002C261B" w:rsidP="002C261B">
      <w:pPr>
        <w:rPr>
          <w:color w:val="000000" w:themeColor="text1"/>
        </w:rPr>
      </w:pPr>
      <w:r w:rsidRPr="00625215">
        <w:rPr>
          <w:color w:val="000000" w:themeColor="text1"/>
          <w:u w:val="single"/>
        </w:rPr>
        <w:t xml:space="preserve">Data Collection and </w:t>
      </w:r>
      <w:proofErr w:type="spellStart"/>
      <w:proofErr w:type="gramStart"/>
      <w:r w:rsidRPr="00625215">
        <w:rPr>
          <w:color w:val="000000" w:themeColor="text1"/>
          <w:u w:val="single"/>
        </w:rPr>
        <w:t>Analysis</w:t>
      </w:r>
      <w:r w:rsidRPr="00625215">
        <w:rPr>
          <w:color w:val="000000" w:themeColor="text1"/>
        </w:rPr>
        <w:t>:I</w:t>
      </w:r>
      <w:proofErr w:type="spellEnd"/>
      <w:proofErr w:type="gramEnd"/>
      <w:r w:rsidRPr="00625215">
        <w:rPr>
          <w:color w:val="000000" w:themeColor="text1"/>
        </w:rPr>
        <w:t xml:space="preserve"> will compare the exposure of HRV to the outcome of coronary artery plaque burden, measured by the </w:t>
      </w:r>
      <w:proofErr w:type="spellStart"/>
      <w:r w:rsidRPr="00625215">
        <w:rPr>
          <w:color w:val="000000" w:themeColor="text1"/>
        </w:rPr>
        <w:t>Gensini</w:t>
      </w:r>
      <w:proofErr w:type="spellEnd"/>
      <w:r w:rsidRPr="00625215">
        <w:rPr>
          <w:color w:val="000000" w:themeColor="text1"/>
        </w:rPr>
        <w:t xml:space="preserve"> score, from cardiac catherization using linear regression models. Logistic regression models will be fit using a clinical cutoff point of </w:t>
      </w:r>
      <w:proofErr w:type="spellStart"/>
      <w:r w:rsidRPr="00625215">
        <w:rPr>
          <w:i/>
          <w:color w:val="000000" w:themeColor="text1"/>
        </w:rPr>
        <w:t>Dyx</w:t>
      </w:r>
      <w:proofErr w:type="spellEnd"/>
      <w:r w:rsidRPr="00625215">
        <w:rPr>
          <w:i/>
          <w:color w:val="000000" w:themeColor="text1"/>
        </w:rPr>
        <w:t xml:space="preserve"> </w:t>
      </w:r>
      <w:r w:rsidRPr="00625215">
        <w:rPr>
          <w:color w:val="000000" w:themeColor="text1"/>
        </w:rPr>
        <w:t>(&lt; 2.0 units)</w:t>
      </w:r>
      <w:r w:rsidRPr="00625215">
        <w:rPr>
          <w:i/>
          <w:color w:val="000000" w:themeColor="text1"/>
        </w:rPr>
        <w:t xml:space="preserve"> </w:t>
      </w:r>
      <w:r w:rsidRPr="00625215">
        <w:rPr>
          <w:color w:val="000000" w:themeColor="text1"/>
        </w:rPr>
        <w:t xml:space="preserve">against obstructive CAD (stenosis </w:t>
      </w:r>
      <w:r w:rsidRPr="00625215">
        <w:rPr>
          <w:color w:val="000000" w:themeColor="text1"/>
          <w:u w:val="single"/>
        </w:rPr>
        <w:t>&gt;</w:t>
      </w:r>
      <w:r w:rsidRPr="00625215">
        <w:rPr>
          <w:color w:val="000000" w:themeColor="text1"/>
        </w:rPr>
        <w:t xml:space="preserve"> 70%).</w:t>
      </w:r>
      <w:r w:rsidRPr="00625215">
        <w:rPr>
          <w:color w:val="000000" w:themeColor="text1"/>
        </w:rPr>
        <w:fldChar w:fldCharType="begin" w:fldLock="1"/>
      </w:r>
      <w:r w:rsidR="00206172">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33&lt;/sup&gt;","plainTextFormattedCitation":"33","previouslyFormattedCitation":"&lt;sup&gt;32&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33</w:t>
      </w:r>
      <w:r w:rsidRPr="00625215">
        <w:rPr>
          <w:color w:val="000000" w:themeColor="text1"/>
        </w:rPr>
        <w:fldChar w:fldCharType="end"/>
      </w:r>
      <w:r w:rsidRPr="00625215">
        <w:rPr>
          <w:color w:val="000000" w:themeColor="text1"/>
        </w:rPr>
        <w:t xml:space="preserve"> Secondary outcomes will evaluate the performance of HRV against traditional risk factors.  I will perform these analyses independently to help apply the biostatistics skills strengthened by formal coursework during the MSCR. </w:t>
      </w:r>
    </w:p>
    <w:p w14:paraId="6BF256E9" w14:textId="77777777" w:rsidR="002C261B" w:rsidRPr="00625215" w:rsidRDefault="002C261B" w:rsidP="002C261B">
      <w:pPr>
        <w:rPr>
          <w:color w:val="000000" w:themeColor="text1"/>
          <w:sz w:val="12"/>
          <w:szCs w:val="12"/>
        </w:rPr>
      </w:pPr>
    </w:p>
    <w:p w14:paraId="4AFD2C4B" w14:textId="345ECA23" w:rsidR="002C261B" w:rsidRPr="00625215" w:rsidRDefault="002C261B" w:rsidP="002C261B">
      <w:pPr>
        <w:rPr>
          <w:color w:val="000000" w:themeColor="text1"/>
        </w:rPr>
      </w:pPr>
      <w:r w:rsidRPr="00625215">
        <w:rPr>
          <w:color w:val="000000" w:themeColor="text1"/>
          <w:u w:val="single"/>
        </w:rPr>
        <w:t>Potential Problems and Solutions</w:t>
      </w:r>
      <w:r w:rsidRPr="00625215">
        <w:rPr>
          <w:color w:val="000000" w:themeColor="text1"/>
        </w:rPr>
        <w:t>: This patient population is likely to have a high proportion of patients on beta-blockers, which has a known effect on heart rate and spectral HRV.</w:t>
      </w:r>
      <w:r w:rsidRPr="00625215">
        <w:rPr>
          <w:color w:val="000000" w:themeColor="text1"/>
        </w:rPr>
        <w:fldChar w:fldCharType="begin" w:fldLock="1"/>
      </w:r>
      <w:r w:rsidR="00206172">
        <w:rPr>
          <w:color w:val="000000" w:themeColor="text1"/>
        </w:rPr>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74&lt;/sup&gt;","plainTextFormattedCitation":"74","previouslyFormattedCitation":"&lt;sup&gt;73&lt;/sup&gt;"},"properties":{"noteIndex":0},"schema":"https://github.com/citation-style-language/schema/raw/master/csl-citation.json"}</w:instrText>
      </w:r>
      <w:r w:rsidRPr="00625215">
        <w:rPr>
          <w:color w:val="000000" w:themeColor="text1"/>
        </w:rPr>
        <w:fldChar w:fldCharType="separate"/>
      </w:r>
      <w:r w:rsidR="00206172" w:rsidRPr="00206172">
        <w:rPr>
          <w:noProof/>
          <w:color w:val="000000" w:themeColor="text1"/>
          <w:vertAlign w:val="superscript"/>
        </w:rPr>
        <w:t>74</w:t>
      </w:r>
      <w:r w:rsidRPr="00625215">
        <w:rPr>
          <w:color w:val="000000" w:themeColor="text1"/>
        </w:rPr>
        <w:fldChar w:fldCharType="end"/>
      </w:r>
      <w:r w:rsidRPr="00625215">
        <w:rPr>
          <w:color w:val="000000" w:themeColor="text1"/>
        </w:rPr>
        <w:t xml:space="preserve"> For patients on beta-blocker therapy we will perform an additional subgroup analysis to prevent confounding. Continuous ECG data are susceptible to artifact, which may lead to erroneous data. Such data can be edited to remove noise and ectopy, and interpolated to fill gaps, which existing software techniques allow for the easy cleaning of raw RR interval data. </w:t>
      </w:r>
    </w:p>
    <w:p w14:paraId="6D9918A1" w14:textId="77777777" w:rsidR="002C261B" w:rsidRPr="00625215" w:rsidRDefault="002C261B" w:rsidP="002C261B">
      <w:pPr>
        <w:rPr>
          <w:color w:val="000000" w:themeColor="text1"/>
          <w:sz w:val="12"/>
          <w:szCs w:val="12"/>
        </w:rPr>
      </w:pPr>
    </w:p>
    <w:p w14:paraId="1B4EDD0B" w14:textId="1C464648" w:rsidR="00DD12D9" w:rsidRDefault="002C261B" w:rsidP="00625215">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with autonomic dysfunction in the morning hours, measured by low </w:t>
      </w:r>
      <w:proofErr w:type="spellStart"/>
      <w:r w:rsidRPr="00625215">
        <w:rPr>
          <w:i/>
          <w:color w:val="000000" w:themeColor="text1"/>
        </w:rPr>
        <w:t>Dyx</w:t>
      </w:r>
      <w:proofErr w:type="spellEnd"/>
      <w:r w:rsidRPr="00625215">
        <w:rPr>
          <w:color w:val="000000" w:themeColor="text1"/>
        </w:rPr>
        <w:t>, with progressive coronary artery plaque burden.</w:t>
      </w:r>
    </w:p>
    <w:p w14:paraId="4F030867" w14:textId="426645DD" w:rsidR="00741CA2" w:rsidRDefault="00741CA2" w:rsidP="00625215">
      <w:pPr>
        <w:rPr>
          <w:color w:val="000000" w:themeColor="text1"/>
        </w:rPr>
      </w:pPr>
    </w:p>
    <w:p w14:paraId="6892FF15" w14:textId="6A50B3A0" w:rsidR="00741CA2" w:rsidRDefault="00741CA2">
      <w:pPr>
        <w:spacing w:after="160" w:line="259" w:lineRule="auto"/>
        <w:rPr>
          <w:color w:val="000000" w:themeColor="text1"/>
        </w:rPr>
      </w:pPr>
      <w:r>
        <w:rPr>
          <w:color w:val="000000" w:themeColor="text1"/>
        </w:rPr>
        <w:br w:type="page"/>
      </w:r>
    </w:p>
    <w:p w14:paraId="3507E9A7" w14:textId="2E10F7D2" w:rsidR="00741CA2" w:rsidRDefault="00741CA2" w:rsidP="00741CA2">
      <w:pPr>
        <w:pStyle w:val="Heading1"/>
      </w:pPr>
      <w:r>
        <w:lastRenderedPageBreak/>
        <w:t>REFERENCES</w:t>
      </w:r>
    </w:p>
    <w:p w14:paraId="5BFFF11B" w14:textId="04D16D08" w:rsidR="00741CA2" w:rsidRDefault="00741CA2" w:rsidP="00625215">
      <w:pPr>
        <w:rPr>
          <w:color w:val="000000" w:themeColor="text1"/>
        </w:rPr>
      </w:pPr>
    </w:p>
    <w:p w14:paraId="11CBA8AD" w14:textId="6B17D871" w:rsidR="00206172" w:rsidRPr="00206172" w:rsidRDefault="00741CA2" w:rsidP="00206172">
      <w:pPr>
        <w:widowControl w:val="0"/>
        <w:autoSpaceDE w:val="0"/>
        <w:autoSpaceDN w:val="0"/>
        <w:adjustRightInd w:val="0"/>
        <w:ind w:left="640" w:hanging="640"/>
        <w:rPr>
          <w:noProof/>
          <w:szCs w:val="24"/>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06172" w:rsidRPr="00206172">
        <w:rPr>
          <w:noProof/>
          <w:szCs w:val="24"/>
        </w:rPr>
        <w:t xml:space="preserve">1. </w:t>
      </w:r>
      <w:r w:rsidR="00206172" w:rsidRPr="00206172">
        <w:rPr>
          <w:noProof/>
          <w:szCs w:val="24"/>
        </w:rPr>
        <w:tab/>
        <w:t xml:space="preserve">Friedrich MJ. Depression Is the Leading Cause of Disability Around the World. </w:t>
      </w:r>
      <w:r w:rsidR="00206172" w:rsidRPr="00206172">
        <w:rPr>
          <w:i/>
          <w:iCs/>
          <w:noProof/>
          <w:szCs w:val="24"/>
        </w:rPr>
        <w:t>JAMA</w:t>
      </w:r>
      <w:r w:rsidR="00206172" w:rsidRPr="00206172">
        <w:rPr>
          <w:noProof/>
          <w:szCs w:val="24"/>
        </w:rPr>
        <w:t>. 2017;317(15):1517. doi:10.1001/jama.2017.3826</w:t>
      </w:r>
    </w:p>
    <w:p w14:paraId="4D12A015"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2. </w:t>
      </w:r>
      <w:r w:rsidRPr="00206172">
        <w:rPr>
          <w:noProof/>
          <w:szCs w:val="24"/>
        </w:rPr>
        <w:tab/>
        <w:t xml:space="preserve">McAloon CJ, Boylan LM, Hamborg T, et al. The changing face of cardiovascular disease 2000–2012: An analysis of the world health organisation global health estimates data. </w:t>
      </w:r>
      <w:r w:rsidRPr="00206172">
        <w:rPr>
          <w:i/>
          <w:iCs/>
          <w:noProof/>
          <w:szCs w:val="24"/>
        </w:rPr>
        <w:t>Int J Cardiol</w:t>
      </w:r>
      <w:r w:rsidRPr="00206172">
        <w:rPr>
          <w:noProof/>
          <w:szCs w:val="24"/>
        </w:rPr>
        <w:t>. 2016;224:256-264. doi:10.1016/j.ijcard.2016.09.026</w:t>
      </w:r>
    </w:p>
    <w:p w14:paraId="5E94180C"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3. </w:t>
      </w:r>
      <w:r w:rsidRPr="00206172">
        <w:rPr>
          <w:noProof/>
          <w:szCs w:val="24"/>
        </w:rPr>
        <w:tab/>
        <w:t xml:space="preserve">Jha MK, Qamar A, Vaduganathan M, Charney DS, Murrough JW. Screening and Management of Depression in Patients With Cardiovascular Disease: JACC State-of-the-Art Review. </w:t>
      </w:r>
      <w:r w:rsidRPr="00206172">
        <w:rPr>
          <w:i/>
          <w:iCs/>
          <w:noProof/>
          <w:szCs w:val="24"/>
        </w:rPr>
        <w:t>J Am Coll Cardiol</w:t>
      </w:r>
      <w:r w:rsidRPr="00206172">
        <w:rPr>
          <w:noProof/>
          <w:szCs w:val="24"/>
        </w:rPr>
        <w:t>. 2019;73(14):1827-1845. doi:10.1016/j.jacc.2019.01.041</w:t>
      </w:r>
    </w:p>
    <w:p w14:paraId="726B7D11"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4. </w:t>
      </w:r>
      <w:r w:rsidRPr="00206172">
        <w:rPr>
          <w:noProof/>
          <w:szCs w:val="24"/>
        </w:rPr>
        <w:tab/>
        <w:t xml:space="preserve">Meijer A, Conradi HJ, Bos EH, Thombs BD, van Melle JP, de Jonge P. Prognostic association of depression following myocardial infarction with mortality and cardiovascular events: A meta-analysis of 25 years of research. </w:t>
      </w:r>
      <w:r w:rsidRPr="00206172">
        <w:rPr>
          <w:i/>
          <w:iCs/>
          <w:noProof/>
          <w:szCs w:val="24"/>
        </w:rPr>
        <w:t>Gen Hosp Psychiatry</w:t>
      </w:r>
      <w:r w:rsidRPr="00206172">
        <w:rPr>
          <w:noProof/>
          <w:szCs w:val="24"/>
        </w:rPr>
        <w:t>. 2011;33(3):203-216. doi:10.1016/j.genhosppsych.2011.02.007</w:t>
      </w:r>
    </w:p>
    <w:p w14:paraId="20A9E6EB"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5. </w:t>
      </w:r>
      <w:r w:rsidRPr="00206172">
        <w:rPr>
          <w:noProof/>
          <w:szCs w:val="24"/>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206172">
        <w:rPr>
          <w:i/>
          <w:iCs/>
          <w:noProof/>
          <w:szCs w:val="24"/>
        </w:rPr>
        <w:t>Circulation</w:t>
      </w:r>
      <w:r w:rsidRPr="00206172">
        <w:rPr>
          <w:noProof/>
          <w:szCs w:val="24"/>
        </w:rPr>
        <w:t>. 2014;129(12):1350-1369. doi:10.1161/CIR.0000000000000019</w:t>
      </w:r>
    </w:p>
    <w:p w14:paraId="310C9505"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6. </w:t>
      </w:r>
      <w:r w:rsidRPr="00206172">
        <w:rPr>
          <w:noProof/>
          <w:szCs w:val="24"/>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206172">
        <w:rPr>
          <w:i/>
          <w:iCs/>
          <w:noProof/>
          <w:szCs w:val="24"/>
        </w:rPr>
        <w:t>J Am Med Assoc</w:t>
      </w:r>
      <w:r w:rsidRPr="00206172">
        <w:rPr>
          <w:noProof/>
          <w:szCs w:val="24"/>
        </w:rPr>
        <w:t>. 2003;289(23):3106-3116. doi:10.1001/jama.289.23.3106</w:t>
      </w:r>
    </w:p>
    <w:p w14:paraId="4ABDBDE1"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7. </w:t>
      </w:r>
      <w:r w:rsidRPr="00206172">
        <w:rPr>
          <w:noProof/>
          <w:szCs w:val="24"/>
        </w:rPr>
        <w:tab/>
        <w:t xml:space="preserve">Kronish IM, Moise N, Cheung YK, et al. Effect of Depression Screening after Acute Coronary Syndromes on Quality of Life: The CODIACS-QoL Randomized Clinical Trial. </w:t>
      </w:r>
      <w:r w:rsidRPr="00206172">
        <w:rPr>
          <w:i/>
          <w:iCs/>
          <w:noProof/>
          <w:szCs w:val="24"/>
        </w:rPr>
        <w:t>JAMA Intern Med</w:t>
      </w:r>
      <w:r w:rsidRPr="00206172">
        <w:rPr>
          <w:noProof/>
          <w:szCs w:val="24"/>
        </w:rPr>
        <w:t>. 2019. doi:10.1001/jamainternmed.2019.4518</w:t>
      </w:r>
    </w:p>
    <w:p w14:paraId="6C2A2B24"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8. </w:t>
      </w:r>
      <w:r w:rsidRPr="00206172">
        <w:rPr>
          <w:noProof/>
          <w:szCs w:val="24"/>
        </w:rPr>
        <w:tab/>
        <w:t xml:space="preserve">Carney RM, Freedland KE. Depression and coronary heart disease. </w:t>
      </w:r>
      <w:r w:rsidRPr="00206172">
        <w:rPr>
          <w:i/>
          <w:iCs/>
          <w:noProof/>
          <w:szCs w:val="24"/>
        </w:rPr>
        <w:t>Nat Rev Cardiol</w:t>
      </w:r>
      <w:r w:rsidRPr="00206172">
        <w:rPr>
          <w:noProof/>
          <w:szCs w:val="24"/>
        </w:rPr>
        <w:t>. 2017;14(3):145-155. doi:10.1038/nrcardio.2016.181</w:t>
      </w:r>
    </w:p>
    <w:p w14:paraId="28C5EC15"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9. </w:t>
      </w:r>
      <w:r w:rsidRPr="00206172">
        <w:rPr>
          <w:noProof/>
          <w:szCs w:val="24"/>
        </w:rPr>
        <w:tab/>
        <w:t xml:space="preserve">Hare DL, Toukhsati SR, Johansson P, Jaarsma T. Depression and cardiovascular disease: A clinical review. </w:t>
      </w:r>
      <w:r w:rsidRPr="00206172">
        <w:rPr>
          <w:i/>
          <w:iCs/>
          <w:noProof/>
          <w:szCs w:val="24"/>
        </w:rPr>
        <w:t>Eur Heart J</w:t>
      </w:r>
      <w:r w:rsidRPr="00206172">
        <w:rPr>
          <w:noProof/>
          <w:szCs w:val="24"/>
        </w:rPr>
        <w:t>. 2014;35(21):1365-1372. doi:10.1093/eurheartj/eht462</w:t>
      </w:r>
    </w:p>
    <w:p w14:paraId="4BFE999A"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10. </w:t>
      </w:r>
      <w:r w:rsidRPr="00206172">
        <w:rPr>
          <w:noProof/>
          <w:szCs w:val="24"/>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206172">
        <w:rPr>
          <w:i/>
          <w:iCs/>
          <w:noProof/>
          <w:szCs w:val="24"/>
        </w:rPr>
        <w:t>Circulation</w:t>
      </w:r>
      <w:r w:rsidRPr="00206172">
        <w:rPr>
          <w:noProof/>
          <w:szCs w:val="24"/>
        </w:rPr>
        <w:t>. 2017;135(18):1681-1689. doi:10.1161/CIRCULATIONAHA.116.025140</w:t>
      </w:r>
    </w:p>
    <w:p w14:paraId="015776BA"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11. </w:t>
      </w:r>
      <w:r w:rsidRPr="00206172">
        <w:rPr>
          <w:noProof/>
          <w:szCs w:val="24"/>
        </w:rPr>
        <w:tab/>
        <w:t xml:space="preserve">Smolderen KG, Spertus JA, Reid KJ, et al. The association of cognitive and somatic depressive symptoms with depression recognition and outcomes after myocardial infarction. </w:t>
      </w:r>
      <w:r w:rsidRPr="00206172">
        <w:rPr>
          <w:i/>
          <w:iCs/>
          <w:noProof/>
          <w:szCs w:val="24"/>
        </w:rPr>
        <w:t>Circ Cardiovasc Qual Outcomes</w:t>
      </w:r>
      <w:r w:rsidRPr="00206172">
        <w:rPr>
          <w:noProof/>
          <w:szCs w:val="24"/>
        </w:rPr>
        <w:t>. 2009;2(4):328-337. doi:10.1161/CIRCOUTCOMES.109.868588</w:t>
      </w:r>
    </w:p>
    <w:p w14:paraId="13725F84"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12. </w:t>
      </w:r>
      <w:r w:rsidRPr="00206172">
        <w:rPr>
          <w:noProof/>
          <w:szCs w:val="24"/>
        </w:rPr>
        <w:tab/>
        <w:t xml:space="preserve">Carney RM, Freedland KE, Veith RC. Depression, the autonomic nervous system, and coronary heart disease. </w:t>
      </w:r>
      <w:r w:rsidRPr="00206172">
        <w:rPr>
          <w:i/>
          <w:iCs/>
          <w:noProof/>
          <w:szCs w:val="24"/>
        </w:rPr>
        <w:t>Psychosom Med</w:t>
      </w:r>
      <w:r w:rsidRPr="00206172">
        <w:rPr>
          <w:noProof/>
          <w:szCs w:val="24"/>
        </w:rPr>
        <w:t>. 2005;67(SUPPL. 1):S29-S33. doi:10.1097/01.psy.0000162254.61556.d5</w:t>
      </w:r>
    </w:p>
    <w:p w14:paraId="25C7094C"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13. </w:t>
      </w:r>
      <w:r w:rsidRPr="00206172">
        <w:rPr>
          <w:noProof/>
          <w:szCs w:val="24"/>
        </w:rPr>
        <w:tab/>
        <w:t xml:space="preserve">Penninx BWJH. Depression and cardiovascular disease: Epidemiological evidence on their linking mechanisms. </w:t>
      </w:r>
      <w:r w:rsidRPr="00206172">
        <w:rPr>
          <w:i/>
          <w:iCs/>
          <w:noProof/>
          <w:szCs w:val="24"/>
        </w:rPr>
        <w:t>Neurosci Biobehav Rev</w:t>
      </w:r>
      <w:r w:rsidRPr="00206172">
        <w:rPr>
          <w:noProof/>
          <w:szCs w:val="24"/>
        </w:rPr>
        <w:t>. 2017;74:277-286. doi:10.1016/j.neubiorev.2016.07.003</w:t>
      </w:r>
    </w:p>
    <w:p w14:paraId="5FBC6C61"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14. </w:t>
      </w:r>
      <w:r w:rsidRPr="00206172">
        <w:rPr>
          <w:noProof/>
          <w:szCs w:val="24"/>
        </w:rPr>
        <w:tab/>
        <w:t xml:space="preserve">Lown B. Sudden cardiac death -- 1978. </w:t>
      </w:r>
      <w:r w:rsidRPr="00206172">
        <w:rPr>
          <w:i/>
          <w:iCs/>
          <w:noProof/>
          <w:szCs w:val="24"/>
        </w:rPr>
        <w:t>Circulation</w:t>
      </w:r>
      <w:r w:rsidRPr="00206172">
        <w:rPr>
          <w:noProof/>
          <w:szCs w:val="24"/>
        </w:rPr>
        <w:t>. 1979;60(7):1593-1599. doi:10.1161/01.CIR.60.7.1593</w:t>
      </w:r>
    </w:p>
    <w:p w14:paraId="5A96BD89"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15. </w:t>
      </w:r>
      <w:r w:rsidRPr="00206172">
        <w:rPr>
          <w:noProof/>
          <w:szCs w:val="24"/>
        </w:rPr>
        <w:tab/>
        <w:t xml:space="preserve">Zamotrinsky A V., Kondratiev B, De Jong JW. Vagal neurostimulation in patients with coronary artery disease. </w:t>
      </w:r>
      <w:r w:rsidRPr="00206172">
        <w:rPr>
          <w:i/>
          <w:iCs/>
          <w:noProof/>
          <w:szCs w:val="24"/>
        </w:rPr>
        <w:t>Auton Neurosci Basic Clin</w:t>
      </w:r>
      <w:r w:rsidRPr="00206172">
        <w:rPr>
          <w:noProof/>
          <w:szCs w:val="24"/>
        </w:rPr>
        <w:t>. 2001;88(1-2):109-116. doi:10.1016/S1566-0702(01)00227-2</w:t>
      </w:r>
    </w:p>
    <w:p w14:paraId="63F20F54"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16. </w:t>
      </w:r>
      <w:r w:rsidRPr="00206172">
        <w:rPr>
          <w:noProof/>
          <w:szCs w:val="24"/>
        </w:rPr>
        <w:tab/>
        <w:t xml:space="preserve">Zhang Y, Mazgalev TN. Arrhythmias and vagus nerve stimulation. </w:t>
      </w:r>
      <w:r w:rsidRPr="00206172">
        <w:rPr>
          <w:i/>
          <w:iCs/>
          <w:noProof/>
          <w:szCs w:val="24"/>
        </w:rPr>
        <w:t>Heart Fail Rev</w:t>
      </w:r>
      <w:r w:rsidRPr="00206172">
        <w:rPr>
          <w:noProof/>
          <w:szCs w:val="24"/>
        </w:rPr>
        <w:t>. 2011;16(2):147-161. doi:10.1007/s10741-010-9178-2</w:t>
      </w:r>
    </w:p>
    <w:p w14:paraId="5842EC32"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17. </w:t>
      </w:r>
      <w:r w:rsidRPr="00206172">
        <w:rPr>
          <w:noProof/>
          <w:szCs w:val="24"/>
        </w:rPr>
        <w:tab/>
        <w:t xml:space="preserve">Carreno FR, Frazer A. Vagal Nerve Stimulation for Treatment-Resistant Depression. </w:t>
      </w:r>
      <w:r w:rsidRPr="00206172">
        <w:rPr>
          <w:i/>
          <w:iCs/>
          <w:noProof/>
          <w:szCs w:val="24"/>
        </w:rPr>
        <w:t>Neurotherapeutics</w:t>
      </w:r>
      <w:r w:rsidRPr="00206172">
        <w:rPr>
          <w:noProof/>
          <w:szCs w:val="24"/>
        </w:rPr>
        <w:t>. 2017;14(3):716-727. doi:10.1007/s13311-017-0537-8</w:t>
      </w:r>
    </w:p>
    <w:p w14:paraId="1A6C1C79"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18. </w:t>
      </w:r>
      <w:r w:rsidRPr="00206172">
        <w:rPr>
          <w:noProof/>
          <w:szCs w:val="24"/>
        </w:rPr>
        <w:tab/>
        <w:t xml:space="preserve">Thayer JF, Lane RD. A model of neurovisceral integration in emotion regulation and dysregulation. </w:t>
      </w:r>
      <w:r w:rsidRPr="00206172">
        <w:rPr>
          <w:i/>
          <w:iCs/>
          <w:noProof/>
          <w:szCs w:val="24"/>
        </w:rPr>
        <w:t>J Affect Disord</w:t>
      </w:r>
      <w:r w:rsidRPr="00206172">
        <w:rPr>
          <w:noProof/>
          <w:szCs w:val="24"/>
        </w:rPr>
        <w:t>. 2000;61(3):201-216. doi:10.1016/S0165-0327(00)00338-4</w:t>
      </w:r>
    </w:p>
    <w:p w14:paraId="408D0D6C"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19. </w:t>
      </w:r>
      <w:r w:rsidRPr="00206172">
        <w:rPr>
          <w:noProof/>
          <w:szCs w:val="24"/>
        </w:rPr>
        <w:tab/>
        <w:t xml:space="preserve">Richard Jennings J, Allen B, Gianaros PJ, Thayer JF, Manuck SB. Focusing neurovisceral integration: Cognition, heart rate variability, and cerebral blood flow. </w:t>
      </w:r>
      <w:r w:rsidRPr="00206172">
        <w:rPr>
          <w:i/>
          <w:iCs/>
          <w:noProof/>
          <w:szCs w:val="24"/>
        </w:rPr>
        <w:t>Psychophysiology</w:t>
      </w:r>
      <w:r w:rsidRPr="00206172">
        <w:rPr>
          <w:noProof/>
          <w:szCs w:val="24"/>
        </w:rPr>
        <w:t>. 2015;52(2):214-224. doi:10.1111/psyp.12319</w:t>
      </w:r>
    </w:p>
    <w:p w14:paraId="7E48BC4D"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20. </w:t>
      </w:r>
      <w:r w:rsidRPr="00206172">
        <w:rPr>
          <w:noProof/>
          <w:szCs w:val="24"/>
        </w:rPr>
        <w:tab/>
        <w:t xml:space="preserve">Armour JA. Myocardial ischaemia and the cardiac nervous system. </w:t>
      </w:r>
      <w:r w:rsidRPr="00206172">
        <w:rPr>
          <w:i/>
          <w:iCs/>
          <w:noProof/>
          <w:szCs w:val="24"/>
        </w:rPr>
        <w:t>Eur Heart J</w:t>
      </w:r>
      <w:r w:rsidRPr="00206172">
        <w:rPr>
          <w:noProof/>
          <w:szCs w:val="24"/>
        </w:rPr>
        <w:t>. 1999;16(12):1751-1752. https://academic.oup.com/cardiovascres/article-abstract/41/1/41/317013. Accessed September 27, 2018.</w:t>
      </w:r>
    </w:p>
    <w:p w14:paraId="476CCE88"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lastRenderedPageBreak/>
        <w:t xml:space="preserve">21. </w:t>
      </w:r>
      <w:r w:rsidRPr="00206172">
        <w:rPr>
          <w:noProof/>
          <w:szCs w:val="24"/>
        </w:rPr>
        <w:tab/>
        <w:t xml:space="preserve">Task Force of the ESC and NAS. Heart Rate Variability. </w:t>
      </w:r>
      <w:r w:rsidRPr="00206172">
        <w:rPr>
          <w:i/>
          <w:iCs/>
          <w:noProof/>
          <w:szCs w:val="24"/>
        </w:rPr>
        <w:t>Eur Heart J</w:t>
      </w:r>
      <w:r w:rsidRPr="00206172">
        <w:rPr>
          <w:noProof/>
          <w:szCs w:val="24"/>
        </w:rPr>
        <w:t>. 1996;17(5):354-381. doi:10.1161/01.CIR.93.5.1043</w:t>
      </w:r>
    </w:p>
    <w:p w14:paraId="343C1B49"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22. </w:t>
      </w:r>
      <w:r w:rsidRPr="00206172">
        <w:rPr>
          <w:noProof/>
          <w:szCs w:val="24"/>
        </w:rPr>
        <w:tab/>
        <w:t xml:space="preserve">Saul J. Beat-To-Beat Variations of Heart Rate Reflect Modulation of Cardiac Autonomic Outflow. </w:t>
      </w:r>
      <w:r w:rsidRPr="00206172">
        <w:rPr>
          <w:i/>
          <w:iCs/>
          <w:noProof/>
          <w:szCs w:val="24"/>
        </w:rPr>
        <w:t>Physiology</w:t>
      </w:r>
      <w:r w:rsidRPr="00206172">
        <w:rPr>
          <w:noProof/>
          <w:szCs w:val="24"/>
        </w:rPr>
        <w:t>. 1990;5(1):32-37. doi:10.1152/physiologyonline.1990.5.1.32</w:t>
      </w:r>
    </w:p>
    <w:p w14:paraId="00EF9E3C"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23. </w:t>
      </w:r>
      <w:r w:rsidRPr="00206172">
        <w:rPr>
          <w:noProof/>
          <w:szCs w:val="24"/>
        </w:rPr>
        <w:tab/>
        <w:t xml:space="preserve">Carney RM, Freedland KE. Depression and heart rate variability in patients with coronary heart disease. </w:t>
      </w:r>
      <w:r w:rsidRPr="00206172">
        <w:rPr>
          <w:i/>
          <w:iCs/>
          <w:noProof/>
          <w:szCs w:val="24"/>
        </w:rPr>
        <w:t>Cleve Clin J Med</w:t>
      </w:r>
      <w:r w:rsidRPr="00206172">
        <w:rPr>
          <w:noProof/>
          <w:szCs w:val="24"/>
        </w:rPr>
        <w:t>. 2009;76(SUPPL.2). doi:10.3949/ccjm.76.s2.03</w:t>
      </w:r>
    </w:p>
    <w:p w14:paraId="039607B1"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24. </w:t>
      </w:r>
      <w:r w:rsidRPr="00206172">
        <w:rPr>
          <w:noProof/>
          <w:szCs w:val="24"/>
        </w:rPr>
        <w:tab/>
        <w:t xml:space="preserve">Carney RM, Howells WB, Blumenthal JA, et al. Heart rate turbulence, depression, and survival after acute myocardial infarction. </w:t>
      </w:r>
      <w:r w:rsidRPr="00206172">
        <w:rPr>
          <w:i/>
          <w:iCs/>
          <w:noProof/>
          <w:szCs w:val="24"/>
        </w:rPr>
        <w:t>Psychosom Med</w:t>
      </w:r>
      <w:r w:rsidRPr="00206172">
        <w:rPr>
          <w:noProof/>
          <w:szCs w:val="24"/>
        </w:rPr>
        <w:t>. 2007;69(1):4-9. doi:10.1097/01.psy.0000249733.33811.00</w:t>
      </w:r>
    </w:p>
    <w:p w14:paraId="2DB1C501"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25. </w:t>
      </w:r>
      <w:r w:rsidRPr="00206172">
        <w:rPr>
          <w:noProof/>
          <w:szCs w:val="24"/>
        </w:rPr>
        <w:tab/>
        <w:t xml:space="preserve">Kotecha D, New G, Flather MD, Eccleston D, Pepper J, Krum H. Five-minute heart rate variability can predict obstructive angiographic coronary disease. </w:t>
      </w:r>
      <w:r w:rsidRPr="00206172">
        <w:rPr>
          <w:i/>
          <w:iCs/>
          <w:noProof/>
          <w:szCs w:val="24"/>
        </w:rPr>
        <w:t>Heart</w:t>
      </w:r>
      <w:r w:rsidRPr="00206172">
        <w:rPr>
          <w:noProof/>
          <w:szCs w:val="24"/>
        </w:rPr>
        <w:t>. 2012;98(5):395-401. doi:10.1136/heartjnl-2011-300033</w:t>
      </w:r>
    </w:p>
    <w:p w14:paraId="17DF8314"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26. </w:t>
      </w:r>
      <w:r w:rsidRPr="00206172">
        <w:rPr>
          <w:noProof/>
          <w:szCs w:val="24"/>
        </w:rPr>
        <w:tab/>
        <w:t xml:space="preserve">Lewkowicz M, Levitan J, Puzanov N, Shnerb N, Saermark K. Description of complex time series by multipoles. </w:t>
      </w:r>
      <w:r w:rsidRPr="00206172">
        <w:rPr>
          <w:i/>
          <w:iCs/>
          <w:noProof/>
          <w:szCs w:val="24"/>
        </w:rPr>
        <w:t>Phys A Stat Mech its Appl</w:t>
      </w:r>
      <w:r w:rsidRPr="00206172">
        <w:rPr>
          <w:noProof/>
          <w:szCs w:val="24"/>
        </w:rPr>
        <w:t>. 2002;311(1-2):260-274. doi:10.1016/S0378-4371(02)00831-2</w:t>
      </w:r>
    </w:p>
    <w:p w14:paraId="74B443EE"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27. </w:t>
      </w:r>
      <w:r w:rsidRPr="00206172">
        <w:rPr>
          <w:noProof/>
          <w:szCs w:val="24"/>
        </w:rPr>
        <w:tab/>
        <w:t xml:space="preserve">Olesen RM, Bloch Thomsen PE, Saermark K, et al. Statistical analysis of the DIAMOND MI study by the multipole method. </w:t>
      </w:r>
      <w:r w:rsidRPr="00206172">
        <w:rPr>
          <w:i/>
          <w:iCs/>
          <w:noProof/>
          <w:szCs w:val="24"/>
        </w:rPr>
        <w:t>Physiol Meas</w:t>
      </w:r>
      <w:r w:rsidRPr="00206172">
        <w:rPr>
          <w:noProof/>
          <w:szCs w:val="24"/>
        </w:rPr>
        <w:t>. 2005;26(5):591-598. doi:10.1088/0967-3334/26/5/002</w:t>
      </w:r>
    </w:p>
    <w:p w14:paraId="429F09B8"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28. </w:t>
      </w:r>
      <w:r w:rsidRPr="00206172">
        <w:rPr>
          <w:noProof/>
          <w:szCs w:val="24"/>
        </w:rPr>
        <w:tab/>
        <w:t xml:space="preserve">Jørgensen RM, Abildstrøm SZ, Levitan J, et al. Heart Rate Variability Density Analysis (Dyx) and Prediction of Long-Term Mortality after Acute Myocardial Infarction. </w:t>
      </w:r>
      <w:r w:rsidRPr="00206172">
        <w:rPr>
          <w:i/>
          <w:iCs/>
          <w:noProof/>
          <w:szCs w:val="24"/>
        </w:rPr>
        <w:t>Ann Noninvasive Electrocardiol</w:t>
      </w:r>
      <w:r w:rsidRPr="00206172">
        <w:rPr>
          <w:noProof/>
          <w:szCs w:val="24"/>
        </w:rPr>
        <w:t>. 2016;21(1):60-68. doi:10.1111/anec.12297</w:t>
      </w:r>
    </w:p>
    <w:p w14:paraId="6A44AAA3"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29. </w:t>
      </w:r>
      <w:r w:rsidRPr="00206172">
        <w:rPr>
          <w:noProof/>
          <w:szCs w:val="24"/>
        </w:rPr>
        <w:tab/>
        <w:t xml:space="preserve">Shah A, Lampert R, Goldberg J, Bremner JD, Vaccarino V, Shah A. Abstract 15216: Circadian Autonomic Inflexibility: A Marker of Ischemic Heart Disease. </w:t>
      </w:r>
      <w:r w:rsidRPr="00206172">
        <w:rPr>
          <w:i/>
          <w:iCs/>
          <w:noProof/>
          <w:szCs w:val="24"/>
        </w:rPr>
        <w:t>Circulation</w:t>
      </w:r>
      <w:r w:rsidRPr="00206172">
        <w:rPr>
          <w:noProof/>
          <w:szCs w:val="24"/>
        </w:rPr>
        <w:t>. 2018;138(Suppl_1):A15216-A15216. doi:10.1161/circ.138.suppl_1.15216</w:t>
      </w:r>
    </w:p>
    <w:p w14:paraId="67532467"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30. </w:t>
      </w:r>
      <w:r w:rsidRPr="00206172">
        <w:rPr>
          <w:noProof/>
          <w:szCs w:val="24"/>
        </w:rPr>
        <w:tab/>
        <w:t xml:space="preserve">Vaccarino V, Votaw J, Faber T, et al. Major depression and coronary flow reserve detected by positron emission tomography. </w:t>
      </w:r>
      <w:r w:rsidRPr="00206172">
        <w:rPr>
          <w:i/>
          <w:iCs/>
          <w:noProof/>
          <w:szCs w:val="24"/>
        </w:rPr>
        <w:t>Arch Intern Med</w:t>
      </w:r>
      <w:r w:rsidRPr="00206172">
        <w:rPr>
          <w:noProof/>
          <w:szCs w:val="24"/>
        </w:rPr>
        <w:t>. 2009;169(18):1668-1676. doi:10.1001/archinternmed.2009.330</w:t>
      </w:r>
    </w:p>
    <w:p w14:paraId="7BA8608D"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31. </w:t>
      </w:r>
      <w:r w:rsidRPr="00206172">
        <w:rPr>
          <w:noProof/>
          <w:szCs w:val="24"/>
        </w:rPr>
        <w:tab/>
        <w:t xml:space="preserve">Wei J, Pimple P, Shah AJ, et al. Depressive symptoms are associated with mental stress-induced myocardial ischemia after acute myocardial infarction. Hayley S, ed. </w:t>
      </w:r>
      <w:r w:rsidRPr="00206172">
        <w:rPr>
          <w:i/>
          <w:iCs/>
          <w:noProof/>
          <w:szCs w:val="24"/>
        </w:rPr>
        <w:t>PLoS One</w:t>
      </w:r>
      <w:r w:rsidRPr="00206172">
        <w:rPr>
          <w:noProof/>
          <w:szCs w:val="24"/>
        </w:rPr>
        <w:t>. 2014;9(7):e102986. doi:10.1371/journal.pone.0102986</w:t>
      </w:r>
    </w:p>
    <w:p w14:paraId="058CF8F6"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32. </w:t>
      </w:r>
      <w:r w:rsidRPr="00206172">
        <w:rPr>
          <w:noProof/>
          <w:szCs w:val="24"/>
        </w:rPr>
        <w:tab/>
        <w:t xml:space="preserve">Van Melle JP, De Jonge P, Honig A, et al. Effects of antidepressant treatment following myocardial infarction. </w:t>
      </w:r>
      <w:r w:rsidRPr="00206172">
        <w:rPr>
          <w:i/>
          <w:iCs/>
          <w:noProof/>
          <w:szCs w:val="24"/>
        </w:rPr>
        <w:t>Br J Psychiatry</w:t>
      </w:r>
      <w:r w:rsidRPr="00206172">
        <w:rPr>
          <w:noProof/>
          <w:szCs w:val="24"/>
        </w:rPr>
        <w:t>. 2007;190(JUNE):460-466. doi:10.1192/bjp.bp.106.028647</w:t>
      </w:r>
    </w:p>
    <w:p w14:paraId="0C37B309"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33. </w:t>
      </w:r>
      <w:r w:rsidRPr="00206172">
        <w:rPr>
          <w:noProof/>
          <w:szCs w:val="24"/>
        </w:rPr>
        <w:tab/>
        <w:t xml:space="preserve">Sassi R, Cerutti S, Lombardi F, et al. Advances in heart rate variability signal analysis: Joint position statement by the e-Cardiology ESC Working Group and the European Heart Rhythm Association co-endorsed by the Asia Pacific Heart Rhythm Society. </w:t>
      </w:r>
      <w:r w:rsidRPr="00206172">
        <w:rPr>
          <w:i/>
          <w:iCs/>
          <w:noProof/>
          <w:szCs w:val="24"/>
        </w:rPr>
        <w:t>Europace</w:t>
      </w:r>
      <w:r w:rsidRPr="00206172">
        <w:rPr>
          <w:noProof/>
          <w:szCs w:val="24"/>
        </w:rPr>
        <w:t>. 2015;17(9):1341-1353. doi:10.1093/europace/euv015</w:t>
      </w:r>
    </w:p>
    <w:p w14:paraId="4FDC268D"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34. </w:t>
      </w:r>
      <w:r w:rsidRPr="00206172">
        <w:rPr>
          <w:noProof/>
          <w:szCs w:val="24"/>
        </w:rPr>
        <w:tab/>
        <w:t xml:space="preserve">Chyun DA, Wackers FJT, Inzucchi SE, et al. Autonomic dysfunction independently predicts poor cardiovascular outcomes in asymptomatic individuals with type 2 diabetes in the DIAD study. </w:t>
      </w:r>
      <w:r w:rsidRPr="00206172">
        <w:rPr>
          <w:i/>
          <w:iCs/>
          <w:noProof/>
          <w:szCs w:val="24"/>
        </w:rPr>
        <w:t>SAGE open Med</w:t>
      </w:r>
      <w:r w:rsidRPr="00206172">
        <w:rPr>
          <w:noProof/>
          <w:szCs w:val="24"/>
        </w:rPr>
        <w:t>. 2015;3:2050312114568476. doi:10.1177/2050312114568476</w:t>
      </w:r>
    </w:p>
    <w:p w14:paraId="4BBFD799"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35. </w:t>
      </w:r>
      <w:r w:rsidRPr="00206172">
        <w:rPr>
          <w:noProof/>
          <w:szCs w:val="24"/>
        </w:rPr>
        <w:tab/>
        <w:t xml:space="preserve">Engel GL. Sudden and rapid death during psychological stress. Folklore or folk wisdom? </w:t>
      </w:r>
      <w:r w:rsidRPr="00206172">
        <w:rPr>
          <w:i/>
          <w:iCs/>
          <w:noProof/>
          <w:szCs w:val="24"/>
        </w:rPr>
        <w:t>Ann Intern Med</w:t>
      </w:r>
      <w:r w:rsidRPr="00206172">
        <w:rPr>
          <w:noProof/>
          <w:szCs w:val="24"/>
        </w:rPr>
        <w:t>. 1971;74(5):771-782. doi:10.7326/0003-4819-74-5-771</w:t>
      </w:r>
    </w:p>
    <w:p w14:paraId="19BEE366"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36. </w:t>
      </w:r>
      <w:r w:rsidRPr="00206172">
        <w:rPr>
          <w:noProof/>
          <w:szCs w:val="24"/>
        </w:rPr>
        <w:tab/>
        <w:t xml:space="preserve">Rahe RH, Bennett L, Romo M, Siltanen P, Arthur RJ. Subjects’ recent life changes and coronary heart disease in Finland. </w:t>
      </w:r>
      <w:r w:rsidRPr="00206172">
        <w:rPr>
          <w:i/>
          <w:iCs/>
          <w:noProof/>
          <w:szCs w:val="24"/>
        </w:rPr>
        <w:t>Am J Psychiatry</w:t>
      </w:r>
      <w:r w:rsidRPr="00206172">
        <w:rPr>
          <w:noProof/>
          <w:szCs w:val="24"/>
        </w:rPr>
        <w:t>. 1973;130(11):1222-1226. doi:10.1176/ajp.130.11.1222</w:t>
      </w:r>
    </w:p>
    <w:p w14:paraId="4B26793A"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37. </w:t>
      </w:r>
      <w:r w:rsidRPr="00206172">
        <w:rPr>
          <w:noProof/>
          <w:szCs w:val="24"/>
        </w:rPr>
        <w:tab/>
        <w:t xml:space="preserve">Greene WA, Goldstein S, Moss AJ. Psychosocial Aspects of Sudden Death: A Preliminary Report. </w:t>
      </w:r>
      <w:r w:rsidRPr="00206172">
        <w:rPr>
          <w:i/>
          <w:iCs/>
          <w:noProof/>
          <w:szCs w:val="24"/>
        </w:rPr>
        <w:t>Arch Intern Med</w:t>
      </w:r>
      <w:r w:rsidRPr="00206172">
        <w:rPr>
          <w:noProof/>
          <w:szCs w:val="24"/>
        </w:rPr>
        <w:t>. 1972;129(5):725-731. doi:10.1001/archinte.1972.00320050049005</w:t>
      </w:r>
    </w:p>
    <w:p w14:paraId="1E057040"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38. </w:t>
      </w:r>
      <w:r w:rsidRPr="00206172">
        <w:rPr>
          <w:noProof/>
          <w:szCs w:val="24"/>
        </w:rPr>
        <w:tab/>
        <w:t xml:space="preserve">Carney RM, Freedland KE, Miller GE, Jaffe AS. Depression as a risk factor for cardiac mortality and morbidity: A review of potential mechanisms. In: </w:t>
      </w:r>
      <w:r w:rsidRPr="00206172">
        <w:rPr>
          <w:i/>
          <w:iCs/>
          <w:noProof/>
          <w:szCs w:val="24"/>
        </w:rPr>
        <w:t>Journal of Psychosomatic Research</w:t>
      </w:r>
      <w:r w:rsidRPr="00206172">
        <w:rPr>
          <w:noProof/>
          <w:szCs w:val="24"/>
        </w:rPr>
        <w:t>. Vol 53. ; 2002:897-902. doi:10.1016/S0022-3999(02)00311-2</w:t>
      </w:r>
    </w:p>
    <w:p w14:paraId="51B01A58"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39. </w:t>
      </w:r>
      <w:r w:rsidRPr="00206172">
        <w:rPr>
          <w:noProof/>
          <w:szCs w:val="24"/>
        </w:rPr>
        <w:tab/>
        <w:t xml:space="preserve">Deckers K, Schievink SHJ, Rodriquez MMF, et al. Coronary heart disease and risk for cognitive impairment or dementia: Systematic review and meta-analysis. </w:t>
      </w:r>
      <w:r w:rsidRPr="00206172">
        <w:rPr>
          <w:i/>
          <w:iCs/>
          <w:noProof/>
          <w:szCs w:val="24"/>
        </w:rPr>
        <w:t>PLoS One</w:t>
      </w:r>
      <w:r w:rsidRPr="00206172">
        <w:rPr>
          <w:noProof/>
          <w:szCs w:val="24"/>
        </w:rPr>
        <w:t>. 2017;12(9). doi:10.1371/journal.pone.0184244</w:t>
      </w:r>
    </w:p>
    <w:p w14:paraId="6BEF8CAA"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40. </w:t>
      </w:r>
      <w:r w:rsidRPr="00206172">
        <w:rPr>
          <w:noProof/>
          <w:szCs w:val="24"/>
        </w:rPr>
        <w:tab/>
        <w:t xml:space="preserve">Zeki Al Hazzouri A, Elfassy T, Carnethon MR, Lloyd-Jones DM, Yaffe K. Heart Rate Variability and Cognitive Function in Middle-Age Adults: The Coronary Artery Risk Development in Young Adults. </w:t>
      </w:r>
      <w:r w:rsidRPr="00206172">
        <w:rPr>
          <w:i/>
          <w:iCs/>
          <w:noProof/>
          <w:szCs w:val="24"/>
        </w:rPr>
        <w:t>Am J Hypertens</w:t>
      </w:r>
      <w:r w:rsidRPr="00206172">
        <w:rPr>
          <w:noProof/>
          <w:szCs w:val="24"/>
        </w:rPr>
        <w:t>. 2018;31(1):27-34. doi:10.1093/ajh/hpx125</w:t>
      </w:r>
    </w:p>
    <w:p w14:paraId="5FF448C5"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41. </w:t>
      </w:r>
      <w:r w:rsidRPr="00206172">
        <w:rPr>
          <w:noProof/>
          <w:szCs w:val="24"/>
        </w:rPr>
        <w:tab/>
        <w:t xml:space="preserve">Kleiger RE, Miller JP, Bigger JT, Moss AJ. Decreased heart rate variability and its association with increased mortality after acute myocardial infarction. </w:t>
      </w:r>
      <w:r w:rsidRPr="00206172">
        <w:rPr>
          <w:i/>
          <w:iCs/>
          <w:noProof/>
          <w:szCs w:val="24"/>
        </w:rPr>
        <w:t>Am J Cardiol</w:t>
      </w:r>
      <w:r w:rsidRPr="00206172">
        <w:rPr>
          <w:noProof/>
          <w:szCs w:val="24"/>
        </w:rPr>
        <w:t>. 1987;59(4):256-262. doi:10.1016/0002-9149(87)90795-8</w:t>
      </w:r>
    </w:p>
    <w:p w14:paraId="3998A6E0"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42. </w:t>
      </w:r>
      <w:r w:rsidRPr="00206172">
        <w:rPr>
          <w:noProof/>
          <w:szCs w:val="24"/>
        </w:rPr>
        <w:tab/>
        <w:t xml:space="preserve">Lombardi F, Sandrone G, Pernpruner S, et al. Heart rate variability as an index of sympathovagal interaction after acute myocardial infarction. </w:t>
      </w:r>
      <w:r w:rsidRPr="00206172">
        <w:rPr>
          <w:i/>
          <w:iCs/>
          <w:noProof/>
          <w:szCs w:val="24"/>
        </w:rPr>
        <w:t>Am J Cardiol</w:t>
      </w:r>
      <w:r w:rsidRPr="00206172">
        <w:rPr>
          <w:noProof/>
          <w:szCs w:val="24"/>
        </w:rPr>
        <w:t>. 1987;60(16):1239-1245. doi:10.1016/0002-</w:t>
      </w:r>
      <w:r w:rsidRPr="00206172">
        <w:rPr>
          <w:noProof/>
          <w:szCs w:val="24"/>
        </w:rPr>
        <w:lastRenderedPageBreak/>
        <w:t>9149(87)90601-1</w:t>
      </w:r>
    </w:p>
    <w:p w14:paraId="3046BC23"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43. </w:t>
      </w:r>
      <w:r w:rsidRPr="00206172">
        <w:rPr>
          <w:noProof/>
          <w:szCs w:val="24"/>
        </w:rPr>
        <w:tab/>
        <w:t xml:space="preserve">Chou R, Qaseem A, Biebelhausen J, et al. Cardiac screening with electrocardiography, stress echocardiography, or myocardial perfusion imaging: Advice for high-value care from the american college of physicians. </w:t>
      </w:r>
      <w:r w:rsidRPr="00206172">
        <w:rPr>
          <w:i/>
          <w:iCs/>
          <w:noProof/>
          <w:szCs w:val="24"/>
        </w:rPr>
        <w:t>Ann Intern Med</w:t>
      </w:r>
      <w:r w:rsidRPr="00206172">
        <w:rPr>
          <w:noProof/>
          <w:szCs w:val="24"/>
        </w:rPr>
        <w:t>. 2015;162(6):438-447. doi:10.7326/M14-1225</w:t>
      </w:r>
    </w:p>
    <w:p w14:paraId="24AC5F9C"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44. </w:t>
      </w:r>
      <w:r w:rsidRPr="00206172">
        <w:rPr>
          <w:noProof/>
          <w:szCs w:val="24"/>
        </w:rPr>
        <w:tab/>
        <w:t xml:space="preserve">Goldkorn R, Naimushin A, Shlomo N, et al. Comparison of the usefulness of heart rate variability versus exercise stress testing for the detection of myocardial ischemia in patients without known coronary artery disease. </w:t>
      </w:r>
      <w:r w:rsidRPr="00206172">
        <w:rPr>
          <w:i/>
          <w:iCs/>
          <w:noProof/>
          <w:szCs w:val="24"/>
        </w:rPr>
        <w:t>Am J Cardiol</w:t>
      </w:r>
      <w:r w:rsidRPr="00206172">
        <w:rPr>
          <w:noProof/>
          <w:szCs w:val="24"/>
        </w:rPr>
        <w:t>. 2015;115(11):1518-1522. doi:10.1016/j.amjcard.2015.02.054</w:t>
      </w:r>
    </w:p>
    <w:p w14:paraId="03DCB5CC"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45. </w:t>
      </w:r>
      <w:r w:rsidRPr="00206172">
        <w:rPr>
          <w:noProof/>
          <w:szCs w:val="24"/>
        </w:rPr>
        <w:tab/>
        <w:t xml:space="preserve">Oieru D, Moalem I, Rozen E, et al. A novel heart rate variability algorithm for the detection of myocardial ischemia: pilot data from a prospective clinical trial. </w:t>
      </w:r>
      <w:r w:rsidRPr="00206172">
        <w:rPr>
          <w:i/>
          <w:iCs/>
          <w:noProof/>
          <w:szCs w:val="24"/>
        </w:rPr>
        <w:t>Isr Med Assoc J</w:t>
      </w:r>
      <w:r w:rsidRPr="00206172">
        <w:rPr>
          <w:noProof/>
          <w:szCs w:val="24"/>
        </w:rPr>
        <w:t>. 2015;17(3):161-165. http://www.ncbi.nlm.nih.gov/pubmed/25946767.</w:t>
      </w:r>
    </w:p>
    <w:p w14:paraId="45370995"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46. </w:t>
      </w:r>
      <w:r w:rsidRPr="00206172">
        <w:rPr>
          <w:noProof/>
          <w:szCs w:val="24"/>
        </w:rPr>
        <w:tab/>
        <w:t xml:space="preserve">Sacha J. Interaction between Heart Rate and Heart Rate Variability. </w:t>
      </w:r>
      <w:r w:rsidRPr="00206172">
        <w:rPr>
          <w:i/>
          <w:iCs/>
          <w:noProof/>
          <w:szCs w:val="24"/>
        </w:rPr>
        <w:t>Ann Noninvasive Electrocardiol</w:t>
      </w:r>
      <w:r w:rsidRPr="00206172">
        <w:rPr>
          <w:noProof/>
          <w:szCs w:val="24"/>
        </w:rPr>
        <w:t>. 2014;19(3):207-216. doi:10.1111/anec.12148</w:t>
      </w:r>
    </w:p>
    <w:p w14:paraId="6B7774FD"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47. </w:t>
      </w:r>
      <w:r w:rsidRPr="00206172">
        <w:rPr>
          <w:noProof/>
          <w:szCs w:val="24"/>
        </w:rPr>
        <w:tab/>
        <w:t xml:space="preserve">Stein PK, Domitrovich PP, Huikuri H V., Kleiger RE. Traditional and nonlinear heart rate variability are each independently associated with mortality after myocardial infarction. </w:t>
      </w:r>
      <w:r w:rsidRPr="00206172">
        <w:rPr>
          <w:i/>
          <w:iCs/>
          <w:noProof/>
          <w:szCs w:val="24"/>
        </w:rPr>
        <w:t>J Cardiovasc Electrophysiol</w:t>
      </w:r>
      <w:r w:rsidRPr="00206172">
        <w:rPr>
          <w:noProof/>
          <w:szCs w:val="24"/>
        </w:rPr>
        <w:t>. 2005;16(1):13-20. doi:10.1046/j.1540-8167.2005.04358.x</w:t>
      </w:r>
    </w:p>
    <w:p w14:paraId="60D00246"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48. </w:t>
      </w:r>
      <w:r w:rsidRPr="00206172">
        <w:rPr>
          <w:noProof/>
          <w:szCs w:val="24"/>
        </w:rPr>
        <w:tab/>
        <w:t xml:space="preserve">Tayel M, AlSaba E. Poincaré Plot for Heart Rate Variability. </w:t>
      </w:r>
      <w:r w:rsidRPr="00206172">
        <w:rPr>
          <w:i/>
          <w:iCs/>
          <w:noProof/>
          <w:szCs w:val="24"/>
        </w:rPr>
        <w:t>Int J Medical, Heal Biomed Bioeng Pharm Eng</w:t>
      </w:r>
      <w:r w:rsidRPr="00206172">
        <w:rPr>
          <w:noProof/>
          <w:szCs w:val="24"/>
        </w:rPr>
        <w:t>. 2015;9(9):708-711. https://pdfs.semanticscholar.org/dddb/0af509fc75b5dbdc6e04dd4321d85401911b.pdf.</w:t>
      </w:r>
    </w:p>
    <w:p w14:paraId="26F414B8"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49. </w:t>
      </w:r>
      <w:r w:rsidRPr="00206172">
        <w:rPr>
          <w:noProof/>
          <w:szCs w:val="24"/>
        </w:rPr>
        <w:tab/>
        <w:t xml:space="preserve">Shah A, Lampert R, Goldberg J, Bremner JD, Vaccarino V, Shah A. Abstract 15216: Circadian Autonomic Inflexibility: A Marker of Ischemic Heart Disease. In: </w:t>
      </w:r>
      <w:r w:rsidRPr="00206172">
        <w:rPr>
          <w:i/>
          <w:iCs/>
          <w:noProof/>
          <w:szCs w:val="24"/>
        </w:rPr>
        <w:t>Circulation</w:t>
      </w:r>
      <w:r w:rsidRPr="00206172">
        <w:rPr>
          <w:noProof/>
          <w:szCs w:val="24"/>
        </w:rPr>
        <w:t>. Vol 138. American Heart Association; 2018:A15216-A15216. doi:10.1161/circ.138.suppl_1.15216</w:t>
      </w:r>
    </w:p>
    <w:p w14:paraId="7CCB8FC9"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50. </w:t>
      </w:r>
      <w:r w:rsidRPr="00206172">
        <w:rPr>
          <w:noProof/>
          <w:szCs w:val="24"/>
        </w:rPr>
        <w:tab/>
        <w:t xml:space="preserve">Boudreau P, Dumont G, Kin NMKNY, Walker C-DD, Boivin DB. Correlation of heart rate variability and circadian markers in humans. In: </w:t>
      </w:r>
      <w:r w:rsidRPr="00206172">
        <w:rPr>
          <w:i/>
          <w:iCs/>
          <w:noProof/>
          <w:szCs w:val="24"/>
        </w:rPr>
        <w:t>2011 Annual International Conference of the IEEE Engineering in Medicine and Biology Society</w:t>
      </w:r>
      <w:r w:rsidRPr="00206172">
        <w:rPr>
          <w:noProof/>
          <w:szCs w:val="24"/>
        </w:rPr>
        <w:t>. IEEE; 2011:681-682. doi:10.1109/IEMBS.2011.6090153</w:t>
      </w:r>
    </w:p>
    <w:p w14:paraId="28581406"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51. </w:t>
      </w:r>
      <w:r w:rsidRPr="00206172">
        <w:rPr>
          <w:noProof/>
          <w:szCs w:val="24"/>
        </w:rPr>
        <w:tab/>
        <w:t xml:space="preserve">Stein PK, Lundequam EJ, Clauw D, Freedland KE, Carney RM, Domitrovich PP. Circadian and ultradian rhythms in cardiac autonomic modulation. </w:t>
      </w:r>
      <w:r w:rsidRPr="00206172">
        <w:rPr>
          <w:i/>
          <w:iCs/>
          <w:noProof/>
          <w:szCs w:val="24"/>
        </w:rPr>
        <w:t>Annu Int Conf IEEE Eng Med Biol - Proc</w:t>
      </w:r>
      <w:r w:rsidRPr="00206172">
        <w:rPr>
          <w:noProof/>
          <w:szCs w:val="24"/>
        </w:rPr>
        <w:t>. 2006:429-432. doi:10.1109/IEMBS.2006.259558</w:t>
      </w:r>
    </w:p>
    <w:p w14:paraId="5604E359"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52. </w:t>
      </w:r>
      <w:r w:rsidRPr="00206172">
        <w:rPr>
          <w:noProof/>
          <w:szCs w:val="24"/>
        </w:rPr>
        <w:tab/>
        <w:t xml:space="preserve">Huang M, Shah A, Su S, et al. Association of Depressive Symptoms and Heart Rate Variability in Vietnam War–Era Twins. </w:t>
      </w:r>
      <w:r w:rsidRPr="00206172">
        <w:rPr>
          <w:i/>
          <w:iCs/>
          <w:noProof/>
          <w:szCs w:val="24"/>
        </w:rPr>
        <w:t>JAMA Psychiatry</w:t>
      </w:r>
      <w:r w:rsidRPr="00206172">
        <w:rPr>
          <w:noProof/>
          <w:szCs w:val="24"/>
        </w:rPr>
        <w:t>. 2018;75(7):705. doi:10.1001/jamapsychiatry.2018.0747</w:t>
      </w:r>
    </w:p>
    <w:p w14:paraId="1492BDE1"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53. </w:t>
      </w:r>
      <w:r w:rsidRPr="00206172">
        <w:rPr>
          <w:noProof/>
          <w:szCs w:val="24"/>
        </w:rPr>
        <w:tab/>
        <w:t xml:space="preserve">Shah AJ, Su S, Veledar E, et al. Is Heart Rate Variability Related To Memory Performance in Middle Aged Men? </w:t>
      </w:r>
      <w:r w:rsidRPr="00206172">
        <w:rPr>
          <w:i/>
          <w:iCs/>
          <w:noProof/>
          <w:szCs w:val="24"/>
        </w:rPr>
        <w:t>Psychosom Med</w:t>
      </w:r>
      <w:r w:rsidRPr="00206172">
        <w:rPr>
          <w:noProof/>
          <w:szCs w:val="24"/>
        </w:rPr>
        <w:t>. 2011;73(6):475-482. doi:10.1097/PSY.0b013e3182227d6a.Is</w:t>
      </w:r>
    </w:p>
    <w:p w14:paraId="5C8B0D78"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54. </w:t>
      </w:r>
      <w:r w:rsidRPr="00206172">
        <w:rPr>
          <w:noProof/>
          <w:szCs w:val="24"/>
        </w:rPr>
        <w:tab/>
        <w:t xml:space="preserve">Benjamin EJ, Virani SS, Callaway CW, et al. Heart Disease and Stroke Statistics—2018 Update: A Report From the American Heart Association. </w:t>
      </w:r>
      <w:r w:rsidRPr="00206172">
        <w:rPr>
          <w:i/>
          <w:iCs/>
          <w:noProof/>
          <w:szCs w:val="24"/>
        </w:rPr>
        <w:t>Circulation</w:t>
      </w:r>
      <w:r w:rsidRPr="00206172">
        <w:rPr>
          <w:noProof/>
          <w:szCs w:val="24"/>
        </w:rPr>
        <w:t>. 2018;137(12):CIR.0000000000000558. doi:10.1161/CIR.0000000000000558</w:t>
      </w:r>
    </w:p>
    <w:p w14:paraId="5D909F4A"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55. </w:t>
      </w:r>
      <w:r w:rsidRPr="00206172">
        <w:rPr>
          <w:noProof/>
          <w:szCs w:val="24"/>
        </w:rPr>
        <w:tab/>
        <w:t xml:space="preserve">Turkbey EB, Nacif MS, Guo M, et al. Prevalence and correlates of myocardial scar in a US cohort. </w:t>
      </w:r>
      <w:r w:rsidRPr="00206172">
        <w:rPr>
          <w:i/>
          <w:iCs/>
          <w:noProof/>
          <w:szCs w:val="24"/>
        </w:rPr>
        <w:t>JAMA - J Am Med Assoc</w:t>
      </w:r>
      <w:r w:rsidRPr="00206172">
        <w:rPr>
          <w:noProof/>
          <w:szCs w:val="24"/>
        </w:rPr>
        <w:t>. 2015;314(18):1945-1954. doi:10.1001/jama.2015.14849</w:t>
      </w:r>
    </w:p>
    <w:p w14:paraId="103BCCE7"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56. </w:t>
      </w:r>
      <w:r w:rsidRPr="00206172">
        <w:rPr>
          <w:noProof/>
          <w:szCs w:val="24"/>
        </w:rPr>
        <w:tab/>
        <w:t xml:space="preserve">Gerber Y, Jacobsen SJ, Frye RL, Weston SA, Killian JM, Roger VL. Secular trends in deaths from cardiovascular diseases: A 25-year community study. </w:t>
      </w:r>
      <w:r w:rsidRPr="00206172">
        <w:rPr>
          <w:i/>
          <w:iCs/>
          <w:noProof/>
          <w:szCs w:val="24"/>
        </w:rPr>
        <w:t>Circulation</w:t>
      </w:r>
      <w:r w:rsidRPr="00206172">
        <w:rPr>
          <w:noProof/>
          <w:szCs w:val="24"/>
        </w:rPr>
        <w:t>. 2006;113(19):2285-2292. doi:10.1161/CIRCULATIONAHA.105.590463</w:t>
      </w:r>
    </w:p>
    <w:p w14:paraId="6130666C"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57. </w:t>
      </w:r>
      <w:r w:rsidRPr="00206172">
        <w:rPr>
          <w:noProof/>
          <w:szCs w:val="24"/>
        </w:rPr>
        <w:tab/>
        <w:t xml:space="preserve">Wei J, Rooks C, Ramadan R, et al. Meta-analysis of mental stress-induced myocardial ischemia and subsequent cardiac events in patients with coronary artery disease. In: </w:t>
      </w:r>
      <w:r w:rsidRPr="00206172">
        <w:rPr>
          <w:i/>
          <w:iCs/>
          <w:noProof/>
          <w:szCs w:val="24"/>
        </w:rPr>
        <w:t>American Journal of Cardiology</w:t>
      </w:r>
      <w:r w:rsidRPr="00206172">
        <w:rPr>
          <w:noProof/>
          <w:szCs w:val="24"/>
        </w:rPr>
        <w:t>. Vol 114. ; 2014:187-192. doi:10.1016/j.amjcard.2014.04.022</w:t>
      </w:r>
    </w:p>
    <w:p w14:paraId="18D63965"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58. </w:t>
      </w:r>
      <w:r w:rsidRPr="00206172">
        <w:rPr>
          <w:noProof/>
          <w:szCs w:val="24"/>
        </w:rPr>
        <w:tab/>
        <w:t xml:space="preserve">Schneider RH, Rainforth M V., Grim CE, et al. Stress Reduction in the Secondary Prevention of Cardiovascular Disease. </w:t>
      </w:r>
      <w:r w:rsidRPr="00206172">
        <w:rPr>
          <w:i/>
          <w:iCs/>
          <w:noProof/>
          <w:szCs w:val="24"/>
        </w:rPr>
        <w:t>Circ Cardiovasc Qual Outcomes</w:t>
      </w:r>
      <w:r w:rsidRPr="00206172">
        <w:rPr>
          <w:noProof/>
          <w:szCs w:val="24"/>
        </w:rPr>
        <w:t>. 2012;5(6):750-758. doi:10.1161/circoutcomes.112.967406</w:t>
      </w:r>
    </w:p>
    <w:p w14:paraId="6D648A57"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59. </w:t>
      </w:r>
      <w:r w:rsidRPr="00206172">
        <w:rPr>
          <w:noProof/>
          <w:szCs w:val="24"/>
        </w:rPr>
        <w:tab/>
        <w:t xml:space="preserve">Bonnemeier H, Wiegand UKH, Brandes A, et al. Circadian profile of cardiac autonomic nervous modulation in healthy subjects: Differing effects of aging and gender on heart rate variability. </w:t>
      </w:r>
      <w:r w:rsidRPr="00206172">
        <w:rPr>
          <w:i/>
          <w:iCs/>
          <w:noProof/>
          <w:szCs w:val="24"/>
        </w:rPr>
        <w:t>J Cardiovasc Electrophysiol</w:t>
      </w:r>
      <w:r w:rsidRPr="00206172">
        <w:rPr>
          <w:noProof/>
          <w:szCs w:val="24"/>
        </w:rPr>
        <w:t>. 2003;14(8):791-799. doi:10.1046/j.1540-8167.2003.03078.x</w:t>
      </w:r>
    </w:p>
    <w:p w14:paraId="451C23B7"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60. </w:t>
      </w:r>
      <w:r w:rsidRPr="00206172">
        <w:rPr>
          <w:noProof/>
          <w:szCs w:val="24"/>
        </w:rPr>
        <w:tab/>
        <w:t xml:space="preserve">Houle MS, Billman GE. Low-frequency component of the heart rate variability spectrum: a poor marker of sympathetic activity. </w:t>
      </w:r>
      <w:r w:rsidRPr="00206172">
        <w:rPr>
          <w:i/>
          <w:iCs/>
          <w:noProof/>
          <w:szCs w:val="24"/>
        </w:rPr>
        <w:t>Am J Physiol Circ Physiol</w:t>
      </w:r>
      <w:r w:rsidRPr="00206172">
        <w:rPr>
          <w:noProof/>
          <w:szCs w:val="24"/>
        </w:rPr>
        <w:t>. 1999;276(1):H215-H223. doi:10.1152/ajpheart.1999.276.1.H215</w:t>
      </w:r>
    </w:p>
    <w:p w14:paraId="639303E9"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61. </w:t>
      </w:r>
      <w:r w:rsidRPr="00206172">
        <w:rPr>
          <w:noProof/>
          <w:szCs w:val="24"/>
        </w:rPr>
        <w:tab/>
        <w:t xml:space="preserve">Jørgensen RM, Levitan J, Halevi Z, et al. Heart rate variability density analysis (Dyx) for identification of appropriate implantable cardioverter defibrillator recipients among elderly patients with acute myocardial infarction and left ventricular systolic dysfunction. </w:t>
      </w:r>
      <w:r w:rsidRPr="00206172">
        <w:rPr>
          <w:i/>
          <w:iCs/>
          <w:noProof/>
          <w:szCs w:val="24"/>
        </w:rPr>
        <w:t>Europace</w:t>
      </w:r>
      <w:r w:rsidRPr="00206172">
        <w:rPr>
          <w:noProof/>
          <w:szCs w:val="24"/>
        </w:rPr>
        <w:t>. 2015;17(12):1848-1854. doi:10.1093/europace/euu394</w:t>
      </w:r>
    </w:p>
    <w:p w14:paraId="1A09F915"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62. </w:t>
      </w:r>
      <w:r w:rsidRPr="00206172">
        <w:rPr>
          <w:noProof/>
          <w:szCs w:val="24"/>
        </w:rPr>
        <w:tab/>
        <w:t xml:space="preserve">Ko YA, Hayek S, Sandesara P, Samman Tahhan A, Quyyumi A. Cohort profile: The Emory </w:t>
      </w:r>
      <w:r w:rsidRPr="00206172">
        <w:rPr>
          <w:noProof/>
          <w:szCs w:val="24"/>
        </w:rPr>
        <w:lastRenderedPageBreak/>
        <w:t xml:space="preserve">Cardiovascular Biobank (EmCAB). </w:t>
      </w:r>
      <w:r w:rsidRPr="00206172">
        <w:rPr>
          <w:i/>
          <w:iCs/>
          <w:noProof/>
          <w:szCs w:val="24"/>
        </w:rPr>
        <w:t>BMJ Open</w:t>
      </w:r>
      <w:r w:rsidRPr="00206172">
        <w:rPr>
          <w:noProof/>
          <w:szCs w:val="24"/>
        </w:rPr>
        <w:t>. 2017;7(12):e018753. doi:10.1136/bmjopen-2017-018753</w:t>
      </w:r>
    </w:p>
    <w:p w14:paraId="0BA562A3"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63. </w:t>
      </w:r>
      <w:r w:rsidRPr="00206172">
        <w:rPr>
          <w:noProof/>
          <w:szCs w:val="24"/>
        </w:rPr>
        <w:tab/>
        <w:t xml:space="preserve">Shah AJ, Ghasemzadeh N, Zaragoza-Macias E, et al. Sex and age differences in the association of depression with obstructive coronary artery disease and adverse cardiovascular events. </w:t>
      </w:r>
      <w:r w:rsidRPr="00206172">
        <w:rPr>
          <w:i/>
          <w:iCs/>
          <w:noProof/>
          <w:szCs w:val="24"/>
        </w:rPr>
        <w:t>J Am Heart Assoc</w:t>
      </w:r>
      <w:r w:rsidRPr="00206172">
        <w:rPr>
          <w:noProof/>
          <w:szCs w:val="24"/>
        </w:rPr>
        <w:t>. 2014;3(3):e000741. doi:10.1161/JAHA.113.000741</w:t>
      </w:r>
    </w:p>
    <w:p w14:paraId="62C5D00B"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64. </w:t>
      </w:r>
      <w:r w:rsidRPr="00206172">
        <w:rPr>
          <w:noProof/>
          <w:szCs w:val="24"/>
        </w:rPr>
        <w:tab/>
        <w:t xml:space="preserve">Vest AN, Da Poian G, Li Q, et al. An open source benchmarked toolbox for cardiovascular waveform and interval analysis. </w:t>
      </w:r>
      <w:r w:rsidRPr="00206172">
        <w:rPr>
          <w:i/>
          <w:iCs/>
          <w:noProof/>
          <w:szCs w:val="24"/>
        </w:rPr>
        <w:t>Physiol Meas</w:t>
      </w:r>
      <w:r w:rsidRPr="00206172">
        <w:rPr>
          <w:noProof/>
          <w:szCs w:val="24"/>
        </w:rPr>
        <w:t>. 2018;39(10):105004. doi:10.1088/1361-6579/aae021</w:t>
      </w:r>
    </w:p>
    <w:p w14:paraId="59CB251D"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65. </w:t>
      </w:r>
      <w:r w:rsidRPr="00206172">
        <w:rPr>
          <w:noProof/>
          <w:szCs w:val="24"/>
        </w:rPr>
        <w:tab/>
        <w:t xml:space="preserve">Gensini GG. A more meaningful scoring system for determining the severity of coronary heart disease. </w:t>
      </w:r>
      <w:r w:rsidRPr="00206172">
        <w:rPr>
          <w:i/>
          <w:iCs/>
          <w:noProof/>
          <w:szCs w:val="24"/>
        </w:rPr>
        <w:t>Am J Cardiol</w:t>
      </w:r>
      <w:r w:rsidRPr="00206172">
        <w:rPr>
          <w:noProof/>
          <w:szCs w:val="24"/>
        </w:rPr>
        <w:t>. 1983;51(3):606. doi:10.1016/S0002-9149(83)80105-2</w:t>
      </w:r>
    </w:p>
    <w:p w14:paraId="615BB1AF"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66. </w:t>
      </w:r>
      <w:r w:rsidRPr="00206172">
        <w:rPr>
          <w:noProof/>
          <w:szCs w:val="24"/>
        </w:rPr>
        <w:tab/>
        <w:t xml:space="preserve">Spitzer RL. Validation and Utility of a Self-report Version of PRIME-MD: The PHQ Primary Care Study. </w:t>
      </w:r>
      <w:r w:rsidRPr="00206172">
        <w:rPr>
          <w:i/>
          <w:iCs/>
          <w:noProof/>
          <w:szCs w:val="24"/>
        </w:rPr>
        <w:t>JAMA</w:t>
      </w:r>
      <w:r w:rsidRPr="00206172">
        <w:rPr>
          <w:noProof/>
          <w:szCs w:val="24"/>
        </w:rPr>
        <w:t>. 1999;282(18):1737. doi:10.1001/jama.282.18.1737</w:t>
      </w:r>
    </w:p>
    <w:p w14:paraId="15BC72D9"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67. </w:t>
      </w:r>
      <w:r w:rsidRPr="00206172">
        <w:rPr>
          <w:noProof/>
          <w:szCs w:val="24"/>
        </w:rPr>
        <w:tab/>
        <w:t xml:space="preserve">Kroenke K, Spitzer RL, Williams JB. The PHQ-9: validity of a brief depression severity measure. </w:t>
      </w:r>
      <w:r w:rsidRPr="00206172">
        <w:rPr>
          <w:i/>
          <w:iCs/>
          <w:noProof/>
          <w:szCs w:val="24"/>
        </w:rPr>
        <w:t>J Gen Intern Med</w:t>
      </w:r>
      <w:r w:rsidRPr="00206172">
        <w:rPr>
          <w:noProof/>
          <w:szCs w:val="24"/>
        </w:rPr>
        <w:t>. 2001;16(9):606-613. http://www.ncbi.nlm.nih.gov/pubmed/11556941. Accessed March 3, 2019.</w:t>
      </w:r>
    </w:p>
    <w:p w14:paraId="798EB45D"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68. </w:t>
      </w:r>
      <w:r w:rsidRPr="00206172">
        <w:rPr>
          <w:noProof/>
          <w:szCs w:val="24"/>
        </w:rPr>
        <w:tab/>
        <w:t xml:space="preserve">Nasreddine ZS, Phillips NA, Bédirian V, et al. The Montreal Cognitive Assessment, MoCA: a brief screening tool for mild cognitive impairment. </w:t>
      </w:r>
      <w:r w:rsidRPr="00206172">
        <w:rPr>
          <w:i/>
          <w:iCs/>
          <w:noProof/>
          <w:szCs w:val="24"/>
        </w:rPr>
        <w:t>J Am Geriatr Soc</w:t>
      </w:r>
      <w:r w:rsidRPr="00206172">
        <w:rPr>
          <w:noProof/>
          <w:szCs w:val="24"/>
        </w:rPr>
        <w:t>. 2005;53(4):695-699. doi:10.1111/j.1532-5415.2005.53221.x</w:t>
      </w:r>
    </w:p>
    <w:p w14:paraId="72AA4333"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69. </w:t>
      </w:r>
      <w:r w:rsidRPr="00206172">
        <w:rPr>
          <w:noProof/>
          <w:szCs w:val="24"/>
        </w:rPr>
        <w:tab/>
        <w:t xml:space="preserve">Dupont WD, Plummer WD. Power and sample size calculations for studies involving linear regression. </w:t>
      </w:r>
      <w:r w:rsidRPr="00206172">
        <w:rPr>
          <w:i/>
          <w:iCs/>
          <w:noProof/>
          <w:szCs w:val="24"/>
        </w:rPr>
        <w:t>Control Clin Trials</w:t>
      </w:r>
      <w:r w:rsidRPr="00206172">
        <w:rPr>
          <w:noProof/>
          <w:szCs w:val="24"/>
        </w:rPr>
        <w:t>. 1998;19(6):589-601. doi:10.1016/S0197-2456(98)00037-3</w:t>
      </w:r>
    </w:p>
    <w:p w14:paraId="08E0FFA1"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70. </w:t>
      </w:r>
      <w:r w:rsidRPr="00206172">
        <w:rPr>
          <w:noProof/>
          <w:szCs w:val="24"/>
        </w:rPr>
        <w:tab/>
        <w:t xml:space="preserve">Lowenstern A, Wang TY. Rethinking Cognitive Impairment in the Management of Older Patients With Cardiovascular Disease. </w:t>
      </w:r>
      <w:r w:rsidRPr="00206172">
        <w:rPr>
          <w:i/>
          <w:iCs/>
          <w:noProof/>
          <w:szCs w:val="24"/>
        </w:rPr>
        <w:t>J Am Heart Assoc</w:t>
      </w:r>
      <w:r w:rsidRPr="00206172">
        <w:rPr>
          <w:noProof/>
          <w:szCs w:val="24"/>
        </w:rPr>
        <w:t>. 2019;8(4). doi:10.1161/JAHA.119.011968</w:t>
      </w:r>
    </w:p>
    <w:p w14:paraId="3ABB7FF5"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71. </w:t>
      </w:r>
      <w:r w:rsidRPr="00206172">
        <w:rPr>
          <w:noProof/>
          <w:szCs w:val="24"/>
        </w:rPr>
        <w:tab/>
        <w:t xml:space="preserve">Williams JE, Mosley TH, Kop WJ, Couper DJ, Welch VL, Rosamond WD. Vital Exhaustion as a Risk Factor for Adverse Cardiac Events (from the Atherosclerosis Risk In Communities [ARIC] Study). </w:t>
      </w:r>
      <w:r w:rsidRPr="00206172">
        <w:rPr>
          <w:i/>
          <w:iCs/>
          <w:noProof/>
          <w:szCs w:val="24"/>
        </w:rPr>
        <w:t>Am J Cardiol</w:t>
      </w:r>
      <w:r w:rsidRPr="00206172">
        <w:rPr>
          <w:noProof/>
          <w:szCs w:val="24"/>
        </w:rPr>
        <w:t>. 2010;105(12):1661-1665. doi:10.1016/j.amjcard.2010.01.340</w:t>
      </w:r>
    </w:p>
    <w:p w14:paraId="4628A3E2"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72. </w:t>
      </w:r>
      <w:r w:rsidRPr="00206172">
        <w:rPr>
          <w:noProof/>
          <w:szCs w:val="24"/>
        </w:rPr>
        <w:tab/>
        <w:t xml:space="preserve">Lin F, Ren P, Cotton K, Porsteinsson A, Mapstone M, Heffner KL. Mental fatigability and heart rate variability in mild cognitive impairment. </w:t>
      </w:r>
      <w:r w:rsidRPr="00206172">
        <w:rPr>
          <w:i/>
          <w:iCs/>
          <w:noProof/>
          <w:szCs w:val="24"/>
        </w:rPr>
        <w:t>Am J Geriatr Psychiatry</w:t>
      </w:r>
      <w:r w:rsidRPr="00206172">
        <w:rPr>
          <w:noProof/>
          <w:szCs w:val="24"/>
        </w:rPr>
        <w:t>. 2016;24(5):374-378. doi:10.1016/j.jagp.2015.12.012</w:t>
      </w:r>
    </w:p>
    <w:p w14:paraId="2023F2B0" w14:textId="77777777" w:rsidR="00206172" w:rsidRPr="00206172" w:rsidRDefault="00206172" w:rsidP="00206172">
      <w:pPr>
        <w:widowControl w:val="0"/>
        <w:autoSpaceDE w:val="0"/>
        <w:autoSpaceDN w:val="0"/>
        <w:adjustRightInd w:val="0"/>
        <w:ind w:left="640" w:hanging="640"/>
        <w:rPr>
          <w:noProof/>
          <w:szCs w:val="24"/>
        </w:rPr>
      </w:pPr>
      <w:r w:rsidRPr="00206172">
        <w:rPr>
          <w:noProof/>
          <w:szCs w:val="24"/>
        </w:rPr>
        <w:t xml:space="preserve">73. </w:t>
      </w:r>
      <w:r w:rsidRPr="00206172">
        <w:rPr>
          <w:noProof/>
          <w:szCs w:val="24"/>
        </w:rPr>
        <w:tab/>
        <w:t xml:space="preserve">Ringqvist I, Fisher LD, Mock M, et al. Prognostic value of angiographic indices of coronary artery disease from the Coronary Artery Surgery Study (CASS). </w:t>
      </w:r>
      <w:r w:rsidRPr="00206172">
        <w:rPr>
          <w:i/>
          <w:iCs/>
          <w:noProof/>
          <w:szCs w:val="24"/>
        </w:rPr>
        <w:t>J Clin Invest</w:t>
      </w:r>
      <w:r w:rsidRPr="00206172">
        <w:rPr>
          <w:noProof/>
          <w:szCs w:val="24"/>
        </w:rPr>
        <w:t>. 1983;71(6):1854-1866. doi:10.1172/JCI110941</w:t>
      </w:r>
    </w:p>
    <w:p w14:paraId="1E221EC2" w14:textId="77777777" w:rsidR="00206172" w:rsidRPr="00206172" w:rsidRDefault="00206172" w:rsidP="00206172">
      <w:pPr>
        <w:widowControl w:val="0"/>
        <w:autoSpaceDE w:val="0"/>
        <w:autoSpaceDN w:val="0"/>
        <w:adjustRightInd w:val="0"/>
        <w:ind w:left="640" w:hanging="640"/>
        <w:rPr>
          <w:noProof/>
        </w:rPr>
      </w:pPr>
      <w:r w:rsidRPr="00206172">
        <w:rPr>
          <w:noProof/>
          <w:szCs w:val="24"/>
        </w:rPr>
        <w:t xml:space="preserve">74. </w:t>
      </w:r>
      <w:r w:rsidRPr="00206172">
        <w:rPr>
          <w:noProof/>
          <w:szCs w:val="24"/>
        </w:rPr>
        <w:tab/>
        <w:t xml:space="preserve">Sandrone G, Mortara A, Torzillo D, La Rovere MT, Malliani A, Lombardi F. Effects of beta blockers (atenolol or metoprolol) on heart rate variability after acute myocardial infarction. </w:t>
      </w:r>
      <w:r w:rsidRPr="00206172">
        <w:rPr>
          <w:i/>
          <w:iCs/>
          <w:noProof/>
          <w:szCs w:val="24"/>
        </w:rPr>
        <w:t>Am J Cardiol</w:t>
      </w:r>
      <w:r w:rsidRPr="00206172">
        <w:rPr>
          <w:noProof/>
          <w:szCs w:val="24"/>
        </w:rPr>
        <w:t>. 1994;74(4):340-345. doi:10.1016/0002-9149(94)90400-6</w:t>
      </w:r>
    </w:p>
    <w:p w14:paraId="715085AC" w14:textId="23284D26" w:rsidR="00741CA2" w:rsidRPr="00625215" w:rsidRDefault="00741CA2" w:rsidP="00625215">
      <w:pPr>
        <w:rPr>
          <w:color w:val="000000" w:themeColor="text1"/>
        </w:rPr>
      </w:pPr>
      <w:r>
        <w:rPr>
          <w:color w:val="000000" w:themeColor="text1"/>
        </w:rPr>
        <w:fldChar w:fldCharType="end"/>
      </w:r>
    </w:p>
    <w:sectPr w:rsidR="00741CA2" w:rsidRPr="00625215" w:rsidSect="00D054A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ish Shah" w:date="2019-11-05T10:37:00Z" w:initials="AS">
    <w:p w14:paraId="6CF5E0B1" w14:textId="47855EF8" w:rsidR="00B02A10" w:rsidRDefault="00B02A10" w:rsidP="00B02A10">
      <w:pPr>
        <w:pStyle w:val="CommentText"/>
      </w:pPr>
      <w:r>
        <w:rPr>
          <w:rStyle w:val="CommentReference"/>
        </w:rPr>
        <w:annotationRef/>
      </w:r>
      <w:r>
        <w:t xml:space="preserve">Kempker: </w:t>
      </w:r>
      <w:r>
        <w:rPr>
          <w:rStyle w:val="CommentReference"/>
        </w:rPr>
        <w:annotationRef/>
      </w:r>
      <w:r>
        <w:t xml:space="preserve">Somewhere would be good to indicate overall burden of mental health/depression disease as this is the potential pool of people at higher risk of CVD, may not have room here and if not would include in significance </w:t>
      </w:r>
    </w:p>
    <w:p w14:paraId="644B99C2" w14:textId="2FB9E4B5" w:rsidR="00B02A10" w:rsidRDefault="00B02A10">
      <w:pPr>
        <w:pStyle w:val="CommentText"/>
      </w:pPr>
    </w:p>
  </w:comment>
  <w:comment w:id="2" w:author="Gross, Janet" w:date="2019-11-08T17:02:00Z" w:initials="GJ">
    <w:p w14:paraId="00083AD6" w14:textId="77777777" w:rsidR="002C261B" w:rsidRDefault="002C261B" w:rsidP="002C261B">
      <w:pPr>
        <w:pStyle w:val="CommentText"/>
      </w:pPr>
      <w:r>
        <w:rPr>
          <w:rStyle w:val="CommentReference"/>
        </w:rPr>
        <w:annotationRef/>
      </w:r>
      <w:r>
        <w:t xml:space="preserve">Out of 200 patients do you predict that 20% will have depression? Is depression a dx or a continuous variable on the PHQ-9 for Aim 1?  I’m worried that you’ll only have 40 patients with your anticipated outcome for Aim 3. </w:t>
      </w:r>
    </w:p>
  </w:comment>
  <w:comment w:id="3" w:author="Shah, Anish" w:date="2019-11-10T11:17:00Z" w:initials="SA">
    <w:p w14:paraId="56C5DA70" w14:textId="77777777" w:rsidR="002C261B" w:rsidRDefault="002C261B" w:rsidP="002C261B">
      <w:pPr>
        <w:pStyle w:val="CommentText"/>
      </w:pPr>
      <w:r>
        <w:rPr>
          <w:rStyle w:val="CommentReference"/>
        </w:rPr>
        <w:annotationRef/>
      </w:r>
      <w:proofErr w:type="gramStart"/>
      <w:r>
        <w:t>So</w:t>
      </w:r>
      <w:proofErr w:type="gramEnd"/>
      <w:r>
        <w:t xml:space="preserve"> the range is 10 to 20% generally. I listed the percent based off of a recent study by Amit, although it is a low percent.</w:t>
      </w:r>
    </w:p>
    <w:p w14:paraId="7F59EB74" w14:textId="77777777" w:rsidR="002C261B" w:rsidRDefault="002C261B" w:rsidP="002C261B">
      <w:pPr>
        <w:pStyle w:val="CommentText"/>
      </w:pPr>
    </w:p>
    <w:p w14:paraId="37AAB6C7" w14:textId="77777777" w:rsidR="002C261B" w:rsidRDefault="002C261B" w:rsidP="002C261B">
      <w:pPr>
        <w:pStyle w:val="CommentText"/>
      </w:pPr>
      <w:r>
        <w:t xml:space="preserve">I thought to use it as both continuous to check a “dose response” effect, and a binary (PHQ-9 &gt; 10 = severe depression), as the relationship may not be linear. </w:t>
      </w:r>
    </w:p>
    <w:p w14:paraId="2B32D107" w14:textId="77777777" w:rsidR="002C261B" w:rsidRDefault="002C261B" w:rsidP="002C261B">
      <w:pPr>
        <w:pStyle w:val="CommentText"/>
      </w:pPr>
    </w:p>
    <w:p w14:paraId="5789C020" w14:textId="77777777" w:rsidR="002C261B" w:rsidRDefault="002C261B" w:rsidP="002C261B">
      <w:pPr>
        <w:pStyle w:val="CommentText"/>
      </w:pPr>
      <w:r>
        <w:t>Unfortunately, there are no pre-existing depression enriched populations at Emory. I hope the continuous variable will prove useful, since its likely a much higher number will have mild/moderate depre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4B99C2" w15:done="0"/>
  <w15:commentEx w15:paraId="00083AD6" w15:done="0"/>
  <w15:commentEx w15:paraId="5789C020" w15:paraIdParent="00083A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4B99C2" w16cid:durableId="216BCF51"/>
  <w16cid:commentId w16cid:paraId="00083AD6" w16cid:durableId="2173AFD5"/>
  <w16cid:commentId w16cid:paraId="5789C020" w16cid:durableId="2173AF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MT">
    <w:altName w:val="Arial"/>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D0F13"/>
    <w:multiLevelType w:val="hybridMultilevel"/>
    <w:tmpl w:val="208614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D765D"/>
    <w:multiLevelType w:val="hybridMultilevel"/>
    <w:tmpl w:val="F688454A"/>
    <w:lvl w:ilvl="0" w:tplc="9A845A7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E6F37A8"/>
    <w:multiLevelType w:val="hybridMultilevel"/>
    <w:tmpl w:val="DCCAF3B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F6F2C1E"/>
    <w:multiLevelType w:val="hybridMultilevel"/>
    <w:tmpl w:val="E1EA6560"/>
    <w:lvl w:ilvl="0" w:tplc="9A3C9286">
      <w:start w:val="1"/>
      <w:numFmt w:val="upperLetter"/>
      <w:pStyle w:val="Heading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99305B8"/>
    <w:multiLevelType w:val="hybridMultilevel"/>
    <w:tmpl w:val="CF2ED5EA"/>
    <w:lvl w:ilvl="0" w:tplc="1D6C0D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2946AB3"/>
    <w:multiLevelType w:val="hybridMultilevel"/>
    <w:tmpl w:val="C706C1A8"/>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 w:numId="5">
    <w:abstractNumId w:val="6"/>
  </w:num>
  <w:num w:numId="6">
    <w:abstractNumId w:val="5"/>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ish Shah">
    <w15:presenceInfo w15:providerId="Windows Live" w15:userId="23718d869fdba1c3"/>
  </w15:person>
  <w15:person w15:author="Gross, Janet">
    <w15:presenceInfo w15:providerId="AD" w15:userId="S::jsgros2@emory.edu::27959345-2031-4274-8ce3-229c442e42a2"/>
  </w15:person>
  <w15:person w15:author="Shah, Anish">
    <w15:presenceInfo w15:providerId="AD" w15:userId="S-1-5-21-4279633407-28481931-2677731258-3893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409"/>
    <w:rsid w:val="00083AA8"/>
    <w:rsid w:val="000D6C06"/>
    <w:rsid w:val="00206172"/>
    <w:rsid w:val="00220E1D"/>
    <w:rsid w:val="00226E70"/>
    <w:rsid w:val="002A0CFB"/>
    <w:rsid w:val="002C261B"/>
    <w:rsid w:val="003F7409"/>
    <w:rsid w:val="00422B5E"/>
    <w:rsid w:val="004D7C31"/>
    <w:rsid w:val="004E4D30"/>
    <w:rsid w:val="004F6921"/>
    <w:rsid w:val="00515B8A"/>
    <w:rsid w:val="005B0B9D"/>
    <w:rsid w:val="00625215"/>
    <w:rsid w:val="0071212F"/>
    <w:rsid w:val="00741CA2"/>
    <w:rsid w:val="0075416E"/>
    <w:rsid w:val="007D6063"/>
    <w:rsid w:val="00870362"/>
    <w:rsid w:val="009576E5"/>
    <w:rsid w:val="009D2375"/>
    <w:rsid w:val="00AD212D"/>
    <w:rsid w:val="00B02A10"/>
    <w:rsid w:val="00B06D0F"/>
    <w:rsid w:val="00B469F5"/>
    <w:rsid w:val="00B92927"/>
    <w:rsid w:val="00C66A9D"/>
    <w:rsid w:val="00CB0EB9"/>
    <w:rsid w:val="00D054A0"/>
    <w:rsid w:val="00DA31A8"/>
    <w:rsid w:val="00DD12D9"/>
    <w:rsid w:val="00E512C7"/>
    <w:rsid w:val="00FB3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4B6FF"/>
  <w15:chartTrackingRefBased/>
  <w15:docId w15:val="{D6912D30-08FC-4D2F-A822-3D950F570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54A0"/>
    <w:pPr>
      <w:spacing w:after="0" w:line="240" w:lineRule="auto"/>
    </w:pPr>
    <w:rPr>
      <w:rFonts w:ascii="Arial" w:hAnsi="Arial" w:cs="Arial"/>
    </w:rPr>
  </w:style>
  <w:style w:type="paragraph" w:styleId="Heading1">
    <w:name w:val="heading 1"/>
    <w:basedOn w:val="Normal"/>
    <w:next w:val="Normal"/>
    <w:link w:val="Heading1Char"/>
    <w:uiPriority w:val="9"/>
    <w:qFormat/>
    <w:rsid w:val="00D054A0"/>
    <w:pPr>
      <w:outlineLvl w:val="0"/>
    </w:pPr>
    <w:rPr>
      <w:b/>
    </w:rPr>
  </w:style>
  <w:style w:type="paragraph" w:styleId="Heading2">
    <w:name w:val="heading 2"/>
    <w:basedOn w:val="ListParagraph"/>
    <w:next w:val="Normal"/>
    <w:link w:val="Heading2Char"/>
    <w:uiPriority w:val="9"/>
    <w:unhideWhenUsed/>
    <w:qFormat/>
    <w:rsid w:val="00CB0EB9"/>
    <w:pPr>
      <w:numPr>
        <w:numId w:val="7"/>
      </w:numPr>
      <w:outlineLvl w:val="1"/>
    </w:pPr>
    <w:rPr>
      <w:b/>
    </w:rPr>
  </w:style>
  <w:style w:type="paragraph" w:styleId="Heading3">
    <w:name w:val="heading 3"/>
    <w:basedOn w:val="Normal"/>
    <w:next w:val="Normal"/>
    <w:link w:val="Heading3Char"/>
    <w:uiPriority w:val="9"/>
    <w:unhideWhenUsed/>
    <w:qFormat/>
    <w:rsid w:val="009576E5"/>
    <w:pPr>
      <w:outlineLvl w:val="2"/>
    </w:pPr>
    <w:rPr>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054A0"/>
    <w:pPr>
      <w:spacing w:after="0" w:line="240" w:lineRule="auto"/>
    </w:pPr>
  </w:style>
  <w:style w:type="paragraph" w:styleId="ListParagraph">
    <w:name w:val="List Paragraph"/>
    <w:basedOn w:val="Normal"/>
    <w:uiPriority w:val="34"/>
    <w:qFormat/>
    <w:rsid w:val="00D054A0"/>
    <w:pPr>
      <w:ind w:left="720"/>
      <w:contextualSpacing/>
    </w:pPr>
  </w:style>
  <w:style w:type="character" w:customStyle="1" w:styleId="Heading1Char">
    <w:name w:val="Heading 1 Char"/>
    <w:basedOn w:val="DefaultParagraphFont"/>
    <w:link w:val="Heading1"/>
    <w:uiPriority w:val="9"/>
    <w:rsid w:val="00D054A0"/>
    <w:rPr>
      <w:rFonts w:ascii="Arial" w:hAnsi="Arial" w:cs="Arial"/>
      <w:b/>
    </w:rPr>
  </w:style>
  <w:style w:type="character" w:customStyle="1" w:styleId="Heading2Char">
    <w:name w:val="Heading 2 Char"/>
    <w:basedOn w:val="DefaultParagraphFont"/>
    <w:link w:val="Heading2"/>
    <w:uiPriority w:val="9"/>
    <w:rsid w:val="00CB0EB9"/>
    <w:rPr>
      <w:rFonts w:ascii="Arial" w:hAnsi="Arial" w:cs="Arial"/>
      <w:b/>
    </w:rPr>
  </w:style>
  <w:style w:type="paragraph" w:customStyle="1" w:styleId="Default">
    <w:name w:val="Default"/>
    <w:rsid w:val="00D054A0"/>
    <w:pPr>
      <w:autoSpaceDE w:val="0"/>
      <w:autoSpaceDN w:val="0"/>
      <w:adjustRightInd w:val="0"/>
      <w:spacing w:after="0" w:line="240" w:lineRule="auto"/>
    </w:pPr>
    <w:rPr>
      <w:rFonts w:ascii="Segoe UI" w:hAnsi="Segoe UI" w:cs="Segoe UI"/>
      <w:color w:val="000000"/>
      <w:sz w:val="24"/>
      <w:szCs w:val="24"/>
    </w:rPr>
  </w:style>
  <w:style w:type="character" w:customStyle="1" w:styleId="NoSpacingChar">
    <w:name w:val="No Spacing Char"/>
    <w:basedOn w:val="DefaultParagraphFont"/>
    <w:link w:val="NoSpacing"/>
    <w:uiPriority w:val="1"/>
    <w:rsid w:val="00625215"/>
  </w:style>
  <w:style w:type="paragraph" w:styleId="BalloonText">
    <w:name w:val="Balloon Text"/>
    <w:basedOn w:val="Normal"/>
    <w:link w:val="BalloonTextChar"/>
    <w:uiPriority w:val="99"/>
    <w:semiHidden/>
    <w:unhideWhenUsed/>
    <w:rsid w:val="00B02A1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02A1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02A10"/>
    <w:rPr>
      <w:sz w:val="16"/>
      <w:szCs w:val="16"/>
    </w:rPr>
  </w:style>
  <w:style w:type="paragraph" w:styleId="CommentText">
    <w:name w:val="annotation text"/>
    <w:basedOn w:val="Normal"/>
    <w:link w:val="CommentTextChar"/>
    <w:uiPriority w:val="99"/>
    <w:unhideWhenUsed/>
    <w:rsid w:val="00B02A10"/>
    <w:rPr>
      <w:sz w:val="20"/>
      <w:szCs w:val="20"/>
    </w:rPr>
  </w:style>
  <w:style w:type="character" w:customStyle="1" w:styleId="CommentTextChar">
    <w:name w:val="Comment Text Char"/>
    <w:basedOn w:val="DefaultParagraphFont"/>
    <w:link w:val="CommentText"/>
    <w:uiPriority w:val="99"/>
    <w:rsid w:val="00B02A10"/>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B02A10"/>
    <w:rPr>
      <w:b/>
      <w:bCs/>
    </w:rPr>
  </w:style>
  <w:style w:type="character" w:customStyle="1" w:styleId="CommentSubjectChar">
    <w:name w:val="Comment Subject Char"/>
    <w:basedOn w:val="CommentTextChar"/>
    <w:link w:val="CommentSubject"/>
    <w:uiPriority w:val="99"/>
    <w:semiHidden/>
    <w:rsid w:val="00B02A10"/>
    <w:rPr>
      <w:rFonts w:ascii="Arial" w:hAnsi="Arial" w:cs="Arial"/>
      <w:b/>
      <w:bCs/>
      <w:sz w:val="20"/>
      <w:szCs w:val="20"/>
    </w:rPr>
  </w:style>
  <w:style w:type="character" w:customStyle="1" w:styleId="Heading3Char">
    <w:name w:val="Heading 3 Char"/>
    <w:basedOn w:val="DefaultParagraphFont"/>
    <w:link w:val="Heading3"/>
    <w:uiPriority w:val="9"/>
    <w:rsid w:val="009576E5"/>
    <w:rPr>
      <w:rFonts w:ascii="Arial" w:hAnsi="Arial" w:cs="Arial"/>
      <w:b/>
      <w:color w:val="000000" w:themeColor="text1"/>
    </w:rPr>
  </w:style>
  <w:style w:type="character" w:styleId="Hyperlink">
    <w:name w:val="Hyperlink"/>
    <w:basedOn w:val="DefaultParagraphFont"/>
    <w:uiPriority w:val="99"/>
    <w:semiHidden/>
    <w:unhideWhenUsed/>
    <w:rsid w:val="004D7C3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E57AAF-D257-4B09-88D6-BCE45E2B0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4</TotalTime>
  <Pages>10</Pages>
  <Words>60998</Words>
  <Characters>347691</Characters>
  <Application>Microsoft Office Word</Application>
  <DocSecurity>0</DocSecurity>
  <Lines>2897</Lines>
  <Paragraphs>815</Paragraphs>
  <ScaleCrop>false</ScaleCrop>
  <HeadingPairs>
    <vt:vector size="2" baseType="variant">
      <vt:variant>
        <vt:lpstr>Title</vt:lpstr>
      </vt:variant>
      <vt:variant>
        <vt:i4>1</vt:i4>
      </vt:variant>
    </vt:vector>
  </HeadingPairs>
  <TitlesOfParts>
    <vt:vector size="1" baseType="lpstr">
      <vt:lpstr/>
    </vt:vector>
  </TitlesOfParts>
  <Company>RSPH Emory</Company>
  <LinksUpToDate>false</LinksUpToDate>
  <CharactersWithSpaces>407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dc:creator>
  <cp:keywords/>
  <dc:description/>
  <cp:lastModifiedBy>Shah, Anish</cp:lastModifiedBy>
  <cp:revision>16</cp:revision>
  <dcterms:created xsi:type="dcterms:W3CDTF">2019-11-04T16:09:00Z</dcterms:created>
  <dcterms:modified xsi:type="dcterms:W3CDTF">2019-11-19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8e6f90-b8b1-3fc7-a982-e11ab9df231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